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67E1EC4A"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he application 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w:t>
      </w:r>
      <w:r w:rsidR="007A7B7C">
        <w:rPr>
          <w:lang w:val="en-US"/>
        </w:rPr>
        <w:lastRenderedPageBreak/>
        <w:t xml:space="preserve">that </w:t>
      </w:r>
      <w:r w:rsidR="00445FCE">
        <w:rPr>
          <w:lang w:val="en-US"/>
        </w:rPr>
        <w:t>other methods are not able to comprehend the common patterns in the data, so their learning curves reach saturation.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B3461D8"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3C41A4F9" w:rsidR="007A7B7C" w:rsidRPr="007A7B7C" w:rsidRDefault="00CF54EA" w:rsidP="00C36BB5">
      <w:pPr>
        <w:pStyle w:val="NormalWeb"/>
        <w:rPr>
          <w:lang w:val="en-US"/>
        </w:rPr>
      </w:pPr>
      <w:r>
        <w:rPr>
          <w:lang w:val="en-US"/>
        </w:rPr>
        <w:t xml:space="preserve"> </w:t>
      </w:r>
      <w:r w:rsidR="00912E7B">
        <w:rPr>
          <w:lang w:val="en-US"/>
        </w:rPr>
        <w:t>The addition of the experimental noise converts data at higher angles to the white noise, thus effectively shortening the available experimental s-range from 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lastRenderedPageBreak/>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3D3BE3"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3D3BE3"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3D3BE3"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w:lastRenderedPageBreak/>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5C99B30D"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A51B4D">
        <w:rPr>
          <w:lang w:val="en-US"/>
        </w:rPr>
        <w:instrText>ADDIN CSL_CITATION {"citationItems":[{"id":"ITEM-1","itemData":{"author":[{"dropping-particle":"","family":"TIKHONOV","given":"","non-dropping-particle":"","parse-names":false,"suffix":""},{"dropping-particle":"","family":"N","given":"A","non-dropping-particle":"","parse-names":false,"suffix":""}],"container-title":"Dokl. Akad. Nauk SSSR","id":"ITEM-1","issued":{"date-parts":[["1943"]]},"page":"195-198","title":"On the stability of inverse problems","type":"article-journal","volume":"39"},"uris":["http://www.mendeley.com/documents/?uuid=d0caf97c-dda3-3cc6-9971-6b662350b6eb"]}],"mendeley":{"formattedCitation":"(TIKHONOV and N, 1943)","plainTextFormattedCitation":"(TIKHONOV and N, 1943)","previouslyFormattedCitation":"(TIKHONOV and N, 1943)"},"properties":{"noteIndex":0},"schema":"https://github.com/citation-style-language/schema/raw/master/csl-citation.json"}</w:instrText>
      </w:r>
      <w:r w:rsidR="00B606D3">
        <w:rPr>
          <w:lang w:val="en-US"/>
        </w:rPr>
        <w:fldChar w:fldCharType="separate"/>
      </w:r>
      <w:r w:rsidR="00B606D3" w:rsidRPr="00B606D3">
        <w:rPr>
          <w:noProof/>
          <w:lang w:val="en-US"/>
        </w:rPr>
        <w:t>(TIKHONOV and N, 1943)</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lastRenderedPageBreak/>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0232FE92"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MW or D</w:t>
      </w:r>
      <w:r w:rsidRPr="00142B7A">
        <w:rPr>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The </w:t>
      </w:r>
      <w:r w:rsidR="00185F5A">
        <w:rPr>
          <w:lang w:val="en-US"/>
        </w:rPr>
        <w:t>fig.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w:t>
      </w:r>
      <w:r w:rsidR="00877594">
        <w:rPr>
          <w:lang w:val="en-US"/>
        </w:rPr>
        <w:t>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w:t>
      </w:r>
      <w:r w:rsidR="00D50857">
        <w:rPr>
          <w:lang w:val="en-US"/>
        </w:rPr>
        <w:lastRenderedPageBreak/>
        <w:t xml:space="preserve">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7777777"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However, the further increase of the architecture complexity only worsens the predicted results, apparently because the backpropagation algorithm struggles to find an absolute minimum among too many optimization parameters.</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7B935A02"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2B12DB">
        <w:rPr>
          <w:lang w:val="en-US"/>
        </w:rPr>
        <w:t xml:space="preserve">solved </w:t>
      </w:r>
      <w:r>
        <w:rPr>
          <w:lang w:val="en-US"/>
        </w:rPr>
        <w:t xml:space="preserve">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DF68F4">
        <w:rPr>
          <w:lang w:val="en-US"/>
        </w:rPr>
        <w:t>Generally</w:t>
      </w:r>
      <w:r w:rsidR="00E52B67">
        <w:rPr>
          <w:lang w:val="en-US"/>
        </w:rPr>
        <w:t xml:space="preserve"> speaking</w:t>
      </w:r>
      <w:r w:rsidR="00DF68F4">
        <w:rPr>
          <w:lang w:val="en-US"/>
        </w:rPr>
        <w:t>,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all sizes (even distribution </w:t>
      </w:r>
      <w:r w:rsidR="0019658C">
        <w:rPr>
          <w:lang w:val="en-US"/>
        </w:rPr>
        <w:t xml:space="preserve">of a histogram </w:t>
      </w:r>
      <w:r w:rsidR="00C65AC7">
        <w:rPr>
          <w:lang w:val="en-US"/>
        </w:rPr>
        <w:t xml:space="preserve">over MW) and shapes (even distribution </w:t>
      </w:r>
      <w:r w:rsidR="0019658C">
        <w:rPr>
          <w:lang w:val="en-US"/>
        </w:rPr>
        <w:t xml:space="preserve">of a histogram </w:t>
      </w:r>
      <w:r w:rsidR="00C65AC7">
        <w:rPr>
          <w:lang w:val="en-US"/>
        </w:rPr>
        <w:t xml:space="preserve">over a radius of gyration Rg).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2D4D56C" w14:textId="7A75CFBB" w:rsidR="00902697" w:rsidRDefault="00902697" w:rsidP="00880815">
      <w:pPr>
        <w:pStyle w:val="NormalWeb"/>
        <w:rPr>
          <w:lang w:val="en-US"/>
        </w:rPr>
      </w:pPr>
      <w:r w:rsidRPr="002B12DB">
        <w:rPr>
          <w:rStyle w:val="TitleChar"/>
          <w:noProof/>
        </w:rPr>
        <w:lastRenderedPageBreak/>
        <mc:AlternateContent>
          <mc:Choice Requires="wps">
            <w:drawing>
              <wp:anchor distT="45720" distB="45720" distL="114300" distR="114300" simplePos="0" relativeHeight="251685888" behindDoc="0" locked="0" layoutInCell="1" allowOverlap="1" wp14:anchorId="690EC7E6" wp14:editId="15629467">
                <wp:simplePos x="0" y="0"/>
                <wp:positionH relativeFrom="column">
                  <wp:posOffset>650902</wp:posOffset>
                </wp:positionH>
                <wp:positionV relativeFrom="paragraph">
                  <wp:posOffset>187298</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5" type="#_x0000_t202" style="position:absolute;margin-left:51.25pt;margin-top:14.75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1DgIAAPkDAAAOAAAAZHJzL2Uyb0RvYy54bWysU9uO2yAQfa/Uf0C8N3bcOJt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Pr>
          <w:noProof/>
          <w:lang w:val="en-US"/>
        </w:rPr>
        <w:drawing>
          <wp:inline distT="0" distB="0" distL="0" distR="0" wp14:anchorId="246EA3DE" wp14:editId="569CB7E8">
            <wp:extent cx="5071745" cy="263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9465" t="46036" r="43494" b="6278"/>
                    <a:stretch/>
                  </pic:blipFill>
                  <pic:spPr bwMode="auto">
                    <a:xfrm>
                      <a:off x="0" y="0"/>
                      <a:ext cx="5139325" cy="2666950"/>
                    </a:xfrm>
                    <a:prstGeom prst="rect">
                      <a:avLst/>
                    </a:prstGeom>
                    <a:ln>
                      <a:noFill/>
                    </a:ln>
                    <a:extLst>
                      <a:ext uri="{53640926-AAD7-44D8-BBD7-CCE9431645EC}">
                        <a14:shadowObscured xmlns:a14="http://schemas.microsoft.com/office/drawing/2010/main"/>
                      </a:ext>
                    </a:extLst>
                  </pic:spPr>
                </pic:pic>
              </a:graphicData>
            </a:graphic>
          </wp:inline>
        </w:drawing>
      </w:r>
    </w:p>
    <w:p w14:paraId="3DC7DB34" w14:textId="29F998BC" w:rsidR="00132F0F" w:rsidRDefault="002B12DB" w:rsidP="00880815">
      <w:pPr>
        <w:pStyle w:val="NormalWeb"/>
        <w:rPr>
          <w:lang w:val="en-US"/>
        </w:rPr>
      </w:pP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682ECDD9">
                <wp:simplePos x="0" y="0"/>
                <wp:positionH relativeFrom="column">
                  <wp:posOffset>588755</wp:posOffset>
                </wp:positionH>
                <wp:positionV relativeFrom="paragraph">
                  <wp:posOffset>249196</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6" type="#_x0000_t202" style="position:absolute;margin-left:46.35pt;margin-top:19.6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00132F0F">
        <w:rPr>
          <w:noProof/>
        </w:rPr>
        <w:drawing>
          <wp:inline distT="0" distB="0" distL="0" distR="0" wp14:anchorId="4ECA37E6" wp14:editId="16B0E368">
            <wp:extent cx="5071745" cy="2901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41600" r="46460"/>
                    <a:stretch/>
                  </pic:blipFill>
                  <pic:spPr bwMode="auto">
                    <a:xfrm>
                      <a:off x="0" y="0"/>
                      <a:ext cx="5151606" cy="2947437"/>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1E6ED277"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B831CA">
        <w:rPr>
          <w:sz w:val="22"/>
          <w:szCs w:val="22"/>
          <w:lang w:val="en-US"/>
        </w:rPr>
        <w:t xml:space="preserve">135 238 proteins (d) for the </w:t>
      </w:r>
      <w:r w:rsidR="00132F0F">
        <w:rPr>
          <w:sz w:val="22"/>
          <w:szCs w:val="22"/>
          <w:lang w:val="en-US"/>
        </w:rPr>
        <w:t>chosen training set</w:t>
      </w:r>
      <w:r w:rsidRPr="00A727C9">
        <w:rPr>
          <w:sz w:val="22"/>
          <w:szCs w:val="22"/>
          <w:lang w:val="en-US"/>
        </w:rPr>
        <w:t>.</w:t>
      </w:r>
    </w:p>
    <w:p w14:paraId="3AF076FA" w14:textId="722868D9"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 xml:space="preserve">small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usually the case for the small and globular proteins as well</w:t>
      </w:r>
      <w:r w:rsidR="00122AC4">
        <w:rPr>
          <w:lang w:val="en-US"/>
        </w:rPr>
        <w:t>.</w:t>
      </w:r>
    </w:p>
    <w:p w14:paraId="5543F0EC" w14:textId="397F8F16"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since SAXS is a low-resolution technique and is typically used for the determination of supramolecular structures</w:t>
      </w:r>
      <w:r w:rsidR="00D62E6C">
        <w:rPr>
          <w:lang w:val="en-US"/>
        </w:rPr>
        <w:t xml:space="preserve">, it </w:t>
      </w:r>
      <w:r w:rsidR="00635D9C">
        <w:rPr>
          <w:lang w:val="en-US"/>
        </w:rPr>
        <w:t>mostly</w:t>
      </w:r>
      <w:r w:rsidR="00D62E6C">
        <w:rPr>
          <w:lang w:val="en-US"/>
        </w:rPr>
        <w:t xml:space="preserve"> </w:t>
      </w:r>
      <w:r w:rsidR="002B12DB">
        <w:rPr>
          <w:lang w:val="en-US"/>
        </w:rPr>
        <w:t xml:space="preserve">deals with relatively big proteins or their complexe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E516BF">
        <w:rPr>
          <w:lang w:val="en-US"/>
        </w:rPr>
        <w:t>good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These results, however commendable, would fall short of the SAXS community aspirations, </w:t>
      </w:r>
      <w:r w:rsidR="00E516BF">
        <w:rPr>
          <w:lang w:val="en-US"/>
        </w:rPr>
        <w:t>since</w:t>
      </w:r>
      <w:r w:rsidR="00163184">
        <w:rPr>
          <w:lang w:val="en-US"/>
        </w:rPr>
        <w:t xml:space="preserve"> one of the strongest sides of the method is its ability to analyze </w:t>
      </w:r>
      <w:r w:rsidR="002E3E3F">
        <w:rPr>
          <w:lang w:val="en-US"/>
        </w:rPr>
        <w:t xml:space="preserve">rather big, </w:t>
      </w:r>
      <w:r w:rsidR="00163184">
        <w:rPr>
          <w:lang w:val="en-US"/>
        </w:rPr>
        <w:t>unfolded</w:t>
      </w:r>
      <w:r w:rsidR="002E3E3F">
        <w:rPr>
          <w:lang w:val="en-US"/>
        </w:rPr>
        <w:t>,</w:t>
      </w:r>
      <w:r w:rsidR="00163184">
        <w:rPr>
          <w:lang w:val="en-US"/>
        </w:rPr>
        <w:t xml:space="preserve"> and </w:t>
      </w:r>
      <w:r w:rsidR="004F2853">
        <w:rPr>
          <w:lang w:val="en-US"/>
        </w:rPr>
        <w:t xml:space="preserve">even </w:t>
      </w:r>
      <w:r w:rsidR="00163184">
        <w:rPr>
          <w:lang w:val="en-US"/>
        </w:rPr>
        <w:t xml:space="preserve">intrinsically disordered proteins. </w:t>
      </w:r>
    </w:p>
    <w:p w14:paraId="6649297C" w14:textId="19211E35" w:rsidR="00F85837" w:rsidRDefault="002B12DB" w:rsidP="00880815">
      <w:pPr>
        <w:pStyle w:val="NormalWeb"/>
        <w:rPr>
          <w:lang w:val="en-US"/>
        </w:rPr>
      </w:pPr>
      <w:r>
        <w:rPr>
          <w:lang w:val="en-US"/>
        </w:rPr>
        <w:lastRenderedPageBreak/>
        <w:t xml:space="preserve">  </w:t>
      </w:r>
      <w:r w:rsidR="000E0F0E">
        <w:rPr>
          <w:lang w:val="en-US"/>
        </w:rPr>
        <w:t xml:space="preserve">Thus,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and evenly represented at the same time</w:t>
      </w:r>
      <w:r w:rsidR="00C63365">
        <w:rPr>
          <w:lang w:val="en-US"/>
        </w:rPr>
        <w:t>. Among other techniques</w:t>
      </w:r>
      <w:r w:rsidR="004F2853">
        <w:rPr>
          <w:lang w:val="en-US"/>
        </w:rPr>
        <w:t xml:space="preserve"> we tried</w:t>
      </w:r>
      <w:r w:rsidR="00C63365">
        <w:rPr>
          <w:lang w:val="en-US"/>
        </w:rPr>
        <w:t>, the most successful</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 xml:space="preserve">In this way,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3BEE7264"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w:t>
      </w:r>
      <w:r w:rsidR="009807BD">
        <w:rPr>
          <w:lang w:val="en-US"/>
        </w:rPr>
        <w:t xml:space="preserve">. </w:t>
      </w:r>
      <w:r w:rsidR="00D91490">
        <w:rPr>
          <w:lang w:val="en-US"/>
        </w:rPr>
        <w:t xml:space="preserve">It is worth noting, that additional normalization of the data such as </w:t>
      </w:r>
      <w:r w:rsidR="00F324EE">
        <w:rPr>
          <w:lang w:val="en-US"/>
        </w:rPr>
        <w:t>using the other representations (e.g. Kratky plot or log I vs s)</w:t>
      </w:r>
      <w:r w:rsidR="00D91490">
        <w:rPr>
          <w:lang w:val="en-US"/>
        </w:rPr>
        <w:t xml:space="preserve">, 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improvements in the NNs performanc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609CC8B0" w14:textId="7FFC9C46" w:rsidR="00F324EE" w:rsidRDefault="00FA7701" w:rsidP="00880815">
      <w:pPr>
        <w:pStyle w:val="NormalWeb"/>
        <w:rPr>
          <w:lang w:val="en-US"/>
        </w:rPr>
      </w:pPr>
      <w:r w:rsidRPr="00FC67F5">
        <w:rPr>
          <w:rStyle w:val="Heading3Char"/>
        </w:rPr>
        <w:t>Nucleic acids.</w:t>
      </w:r>
      <w:r>
        <w:rPr>
          <w:lang w:val="en-US"/>
        </w:rPr>
        <w:t xml:space="preserve"> The nucleic acid models (</w:t>
      </w:r>
      <w:r w:rsidR="000D44A5">
        <w:rPr>
          <w:lang w:val="en-US"/>
        </w:rPr>
        <w:t xml:space="preserve">only </w:t>
      </w:r>
      <w:r>
        <w:rPr>
          <w:lang w:val="en-US"/>
        </w:rPr>
        <w:t xml:space="preserve"> DNA/RNA, not heterocomplexes)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only non-redundant models, we used the NDB server (</w:t>
      </w:r>
      <w:hyperlink r:id="rId16"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w:t>
      </w:r>
      <w:r w:rsidR="000D44A5">
        <w:rPr>
          <w:lang w:val="en-US"/>
        </w:rPr>
        <w:t xml:space="preserve">in a similar way </w:t>
      </w:r>
      <w:r w:rsidR="00FE0C09">
        <w:rPr>
          <w:lang w:val="en-US"/>
        </w:rPr>
        <w:t>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 within th</w:t>
      </w:r>
      <w:r w:rsidR="000D44A5">
        <w:rPr>
          <w:lang w:val="en-US"/>
        </w:rPr>
        <w:t>e same</w:t>
      </w:r>
      <w:r w:rsidR="00EE747F">
        <w:rPr>
          <w:lang w:val="en-US"/>
        </w:rPr>
        <w:t xml:space="preserve"> 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20306F3" w14:textId="77777777" w:rsidR="00FA7701" w:rsidRDefault="00FA7701" w:rsidP="00FA7701">
      <w:pPr>
        <w:pStyle w:val="NormalWeb"/>
        <w:rPr>
          <w:lang w:val="en-US"/>
        </w:rPr>
      </w:pPr>
    </w:p>
    <w:p w14:paraId="392E6468" w14:textId="5F322646" w:rsidR="00FA7701" w:rsidRDefault="00FA7701" w:rsidP="00FA7701">
      <w:pPr>
        <w:pStyle w:val="NormalWeb"/>
        <w:rPr>
          <w:noProof/>
        </w:rPr>
      </w:pPr>
    </w:p>
    <w:p w14:paraId="0D5D66C1" w14:textId="77777777" w:rsidR="00874EE2" w:rsidRDefault="00874EE2" w:rsidP="00FA7701">
      <w:pPr>
        <w:pStyle w:val="NormalWeb"/>
        <w:rPr>
          <w:noProof/>
          <w:lang w:val="en-US"/>
        </w:rPr>
      </w:pPr>
    </w:p>
    <w:p w14:paraId="43CEB23D" w14:textId="1053375B" w:rsidR="00FA7701" w:rsidRDefault="00A834CB" w:rsidP="00FA7701">
      <w:pPr>
        <w:pStyle w:val="NormalWeb"/>
        <w:rPr>
          <w:lang w:val="en-US"/>
        </w:rPr>
      </w:pPr>
      <w:r w:rsidRPr="00E76F33">
        <w:rPr>
          <w:noProof/>
          <w:lang w:val="en-US"/>
        </w:rPr>
        <w:lastRenderedPageBreak/>
        <mc:AlternateContent>
          <mc:Choice Requires="wps">
            <w:drawing>
              <wp:anchor distT="45720" distB="45720" distL="114300" distR="114300" simplePos="0" relativeHeight="251705344" behindDoc="0" locked="0" layoutInCell="1" allowOverlap="1" wp14:anchorId="11A0A41E" wp14:editId="22CA843A">
                <wp:simplePos x="0" y="0"/>
                <wp:positionH relativeFrom="column">
                  <wp:posOffset>5301311</wp:posOffset>
                </wp:positionH>
                <wp:positionV relativeFrom="paragraph">
                  <wp:posOffset>1978025</wp:posOffset>
                </wp:positionV>
                <wp:extent cx="850789" cy="683813"/>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789" cy="683813"/>
                        </a:xfrm>
                        <a:prstGeom prst="rect">
                          <a:avLst/>
                        </a:prstGeom>
                        <a:noFill/>
                        <a:ln w="9525">
                          <a:noFill/>
                          <a:miter lim="800000"/>
                          <a:headEnd/>
                          <a:tailEnd/>
                        </a:ln>
                      </wps:spPr>
                      <wps:txb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0A41E" id="_x0000_s1037" type="#_x0000_t202" style="position:absolute;margin-left:417.45pt;margin-top:155.75pt;width:67pt;height:53.8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" filled="f" stroked="f">
                <v:textbo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v:textbox>
              </v:shape>
            </w:pict>
          </mc:Fallback>
        </mc:AlternateContent>
      </w:r>
      <w:r w:rsidRPr="00E76F33">
        <w:rPr>
          <w:noProof/>
          <w:lang w:val="en-US"/>
        </w:rPr>
        <mc:AlternateContent>
          <mc:Choice Requires="wps">
            <w:drawing>
              <wp:anchor distT="45720" distB="45720" distL="114300" distR="114300" simplePos="0" relativeHeight="251700224" behindDoc="0" locked="0" layoutInCell="1" allowOverlap="1" wp14:anchorId="67630D29" wp14:editId="4ED8153C">
                <wp:simplePos x="0" y="0"/>
                <wp:positionH relativeFrom="column">
                  <wp:posOffset>2704078</wp:posOffset>
                </wp:positionH>
                <wp:positionV relativeFrom="paragraph">
                  <wp:posOffset>7344</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30D29" id="_x0000_s1038" type="#_x0000_t202" style="position:absolute;margin-left:212.9pt;margin-top:.6pt;width:66.95pt;height:53.8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no5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" filled="f" stroked="f">
                <v:textbo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2272" behindDoc="0" locked="0" layoutInCell="1" allowOverlap="1" wp14:anchorId="1C9F3320" wp14:editId="538F8D22">
                <wp:simplePos x="0" y="0"/>
                <wp:positionH relativeFrom="column">
                  <wp:posOffset>1274748</wp:posOffset>
                </wp:positionH>
                <wp:positionV relativeFrom="paragraph">
                  <wp:posOffset>1436260</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F3320" id="_x0000_s1039" type="#_x0000_t202" style="position:absolute;margin-left:100.35pt;margin-top:113.1pt;width:65.7pt;height:48.8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" filled="f" stroked="f">
                <v:textbo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689984" behindDoc="0" locked="0" layoutInCell="1" allowOverlap="1" wp14:anchorId="180E7F25" wp14:editId="05F0ABC8">
                <wp:simplePos x="0" y="0"/>
                <wp:positionH relativeFrom="column">
                  <wp:posOffset>462197</wp:posOffset>
                </wp:positionH>
                <wp:positionV relativeFrom="paragraph">
                  <wp:posOffset>182943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E7F25" id="_x0000_s1040" type="#_x0000_t202" style="position:absolute;margin-left:36.4pt;margin-top:144.05pt;width:70.1pt;height:51.3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vLwDA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" filled="f" stroked="f">
                <v:textbo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v:textbox>
              </v:shape>
            </w:pict>
          </mc:Fallback>
        </mc:AlternateContent>
      </w:r>
      <w:r>
        <w:rPr>
          <w:noProof/>
          <w:lang w:val="en-US"/>
        </w:rPr>
        <w:drawing>
          <wp:anchor distT="0" distB="0" distL="114300" distR="114300" simplePos="0" relativeHeight="251697152" behindDoc="0" locked="0" layoutInCell="1" allowOverlap="1" wp14:anchorId="43827340" wp14:editId="23AB2BC1">
            <wp:simplePos x="0" y="0"/>
            <wp:positionH relativeFrom="column">
              <wp:posOffset>1416685</wp:posOffset>
            </wp:positionH>
            <wp:positionV relativeFrom="paragraph">
              <wp:posOffset>1862786</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17"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4EE2" w:rsidRPr="00E76F33">
        <w:rPr>
          <w:noProof/>
          <w:lang w:val="en-US"/>
        </w:rPr>
        <mc:AlternateContent>
          <mc:Choice Requires="wps">
            <w:drawing>
              <wp:anchor distT="45720" distB="45720" distL="114300" distR="114300" simplePos="0" relativeHeight="251691008" behindDoc="0" locked="0" layoutInCell="1" allowOverlap="1" wp14:anchorId="5676AEC5" wp14:editId="218928AB">
                <wp:simplePos x="0" y="0"/>
                <wp:positionH relativeFrom="column">
                  <wp:posOffset>4629742</wp:posOffset>
                </wp:positionH>
                <wp:positionV relativeFrom="paragraph">
                  <wp:posOffset>894060</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AEC5" id="_x0000_s1041" type="#_x0000_t202" style="position:absolute;margin-left:364.55pt;margin-top:70.4pt;width:83.2pt;height:63.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" filled="f" stroked="f">
                <v:textbo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v:textbox>
              </v:shape>
            </w:pict>
          </mc:Fallback>
        </mc:AlternateContent>
      </w:r>
      <w:r w:rsidR="00874EE2">
        <w:rPr>
          <w:noProof/>
          <w:lang w:val="en-US"/>
        </w:rPr>
        <w:drawing>
          <wp:anchor distT="0" distB="0" distL="114300" distR="114300" simplePos="0" relativeHeight="251658239" behindDoc="0" locked="0" layoutInCell="1" allowOverlap="1" wp14:anchorId="7CB8E149" wp14:editId="0039E0CD">
            <wp:simplePos x="0" y="0"/>
            <wp:positionH relativeFrom="column">
              <wp:posOffset>693214</wp:posOffset>
            </wp:positionH>
            <wp:positionV relativeFrom="paragraph">
              <wp:posOffset>422991</wp:posOffset>
            </wp:positionV>
            <wp:extent cx="5214153" cy="173588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8">
                      <a:extLst>
                        <a:ext uri="{28A0092B-C50C-407E-A947-70E740481C1C}">
                          <a14:useLocalDpi xmlns:a14="http://schemas.microsoft.com/office/drawing/2010/main" val="0"/>
                        </a:ext>
                      </a:extLst>
                    </a:blip>
                    <a:srcRect t="43632" b="9944"/>
                    <a:stretch/>
                  </pic:blipFill>
                  <pic:spPr bwMode="auto">
                    <a:xfrm rot="644426">
                      <a:off x="0" y="0"/>
                      <a:ext cx="5214153" cy="1735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16DB">
        <w:rPr>
          <w:noProof/>
          <w:lang w:val="en-US"/>
        </w:rPr>
        <w:drawing>
          <wp:anchor distT="0" distB="0" distL="114300" distR="114300" simplePos="0" relativeHeight="251698176" behindDoc="0" locked="0" layoutInCell="1" allowOverlap="1" wp14:anchorId="7FA3DE6F" wp14:editId="0D97991D">
            <wp:simplePos x="0" y="0"/>
            <wp:positionH relativeFrom="margin">
              <wp:posOffset>2633345</wp:posOffset>
            </wp:positionH>
            <wp:positionV relativeFrom="paragraph">
              <wp:posOffset>491595</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0D4E">
        <w:rPr>
          <w:noProof/>
          <w:sz w:val="22"/>
          <w:szCs w:val="22"/>
          <w:lang w:val="en-US"/>
        </w:rPr>
        <w:drawing>
          <wp:anchor distT="0" distB="0" distL="114300" distR="114300" simplePos="0" relativeHeight="251703296" behindDoc="0" locked="0" layoutInCell="1" allowOverlap="1" wp14:anchorId="02F00980" wp14:editId="7149157C">
            <wp:simplePos x="0" y="0"/>
            <wp:positionH relativeFrom="column">
              <wp:posOffset>4737418</wp:posOffset>
            </wp:positionH>
            <wp:positionV relativeFrom="paragraph">
              <wp:posOffset>1841818</wp:posOffset>
            </wp:positionV>
            <wp:extent cx="1151320" cy="1081982"/>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20" cstate="print">
                      <a:extLst>
                        <a:ext uri="{28A0092B-C50C-407E-A947-70E740481C1C}">
                          <a14:useLocalDpi xmlns:a14="http://schemas.microsoft.com/office/drawing/2010/main" val="0"/>
                        </a:ext>
                      </a:extLst>
                    </a:blip>
                    <a:srcRect l="15994" r="7692"/>
                    <a:stretch/>
                  </pic:blipFill>
                  <pic:spPr bwMode="auto">
                    <a:xfrm>
                      <a:off x="0" y="0"/>
                      <a:ext cx="1151320" cy="10819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7701">
        <w:rPr>
          <w:noProof/>
          <w:lang w:val="en-US"/>
        </w:rPr>
        <w:drawing>
          <wp:anchor distT="0" distB="0" distL="114300" distR="114300" simplePos="0" relativeHeight="251688960" behindDoc="0" locked="0" layoutInCell="1" allowOverlap="1" wp14:anchorId="7F9EF53A" wp14:editId="0401DBFD">
            <wp:simplePos x="0" y="0"/>
            <wp:positionH relativeFrom="column">
              <wp:posOffset>636243</wp:posOffset>
            </wp:positionH>
            <wp:positionV relativeFrom="paragraph">
              <wp:posOffset>2320207</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21"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701">
        <w:rPr>
          <w:noProof/>
        </w:rPr>
        <w:drawing>
          <wp:inline distT="0" distB="0" distL="0" distR="0" wp14:anchorId="041077A1" wp14:editId="56611BE7">
            <wp:extent cx="6096937" cy="30925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700" t="10725" r="7898" b="6605"/>
                    <a:stretch/>
                  </pic:blipFill>
                  <pic:spPr bwMode="auto">
                    <a:xfrm>
                      <a:off x="0" y="0"/>
                      <a:ext cx="6144351"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4D239EB1" w14:textId="6A3EE3E1" w:rsidR="00FA7701" w:rsidRPr="007609B6" w:rsidRDefault="00FA7701" w:rsidP="007609B6">
      <w:pPr>
        <w:pStyle w:val="NormalWeb"/>
        <w:jc w:val="center"/>
        <w:rPr>
          <w:sz w:val="22"/>
          <w:szCs w:val="22"/>
          <w:lang w:val="en-US"/>
        </w:rPr>
      </w:pPr>
      <w:r w:rsidRPr="007609B6">
        <w:rPr>
          <w:sz w:val="22"/>
          <w:szCs w:val="22"/>
          <w:lang w:val="en-US"/>
        </w:rPr>
        <w:t>Fig.</w:t>
      </w:r>
      <w:r w:rsidR="00FC67F5" w:rsidRPr="007609B6">
        <w:rPr>
          <w:sz w:val="22"/>
          <w:szCs w:val="22"/>
          <w:lang w:val="en-US"/>
        </w:rPr>
        <w:t>3</w:t>
      </w:r>
      <w:r w:rsidRPr="007609B6">
        <w:rPr>
          <w:sz w:val="22"/>
          <w:szCs w:val="22"/>
          <w:lang w:val="en-US"/>
        </w:rPr>
        <w:t xml:space="preserve">. Training set </w:t>
      </w:r>
      <w:r w:rsidR="00EE747F" w:rsidRPr="007609B6">
        <w:rPr>
          <w:sz w:val="22"/>
          <w:szCs w:val="22"/>
          <w:lang w:val="en-US"/>
        </w:rPr>
        <w:t xml:space="preserve">from PDB </w:t>
      </w:r>
      <w:r w:rsidRPr="007609B6">
        <w:rPr>
          <w:sz w:val="22"/>
          <w:szCs w:val="22"/>
          <w:lang w:val="en-US"/>
        </w:rPr>
        <w:t>for the nucleic acids</w:t>
      </w:r>
    </w:p>
    <w:p w14:paraId="3ED28804" w14:textId="03253163" w:rsidR="00E87280" w:rsidRDefault="00E87280" w:rsidP="00FA7701">
      <w:pPr>
        <w:pStyle w:val="NormalWeb"/>
        <w:rPr>
          <w:lang w:val="en-US"/>
        </w:rPr>
      </w:pPr>
      <w:r w:rsidRPr="0061567A">
        <w:rPr>
          <w:rStyle w:val="Heading3Char"/>
          <w:highlight w:val="yellow"/>
        </w:rPr>
        <w:t>Intrinsically disordered proteins.</w:t>
      </w:r>
      <w:r w:rsidRPr="0061567A">
        <w:rPr>
          <w:highlight w:val="yellow"/>
          <w:lang w:val="en-US"/>
        </w:rPr>
        <w:t xml:space="preserve"> For IDPs</w:t>
      </w:r>
      <w:r w:rsidR="00FC67F5" w:rsidRPr="0061567A">
        <w:rPr>
          <w:highlight w:val="yellow"/>
          <w:lang w:val="en-US"/>
        </w:rPr>
        <w:t>,</w:t>
      </w:r>
      <w:r w:rsidRPr="0061567A">
        <w:rPr>
          <w:highlight w:val="yellow"/>
          <w:lang w:val="en-US"/>
        </w:rPr>
        <w:t xml:space="preserve"> we used </w:t>
      </w:r>
      <w:r w:rsidR="00FC67F5" w:rsidRPr="0061567A">
        <w:rPr>
          <w:highlight w:val="yellow"/>
          <w:lang w:val="en-US"/>
        </w:rPr>
        <w:t xml:space="preserve">the </w:t>
      </w:r>
      <w:r w:rsidRPr="0061567A">
        <w:rPr>
          <w:highlight w:val="yellow"/>
          <w:lang w:val="en-US"/>
        </w:rPr>
        <w:t xml:space="preserve">program RANCH and validated the results against models from </w:t>
      </w:r>
      <w:r w:rsidR="00FC67F5" w:rsidRPr="0061567A">
        <w:rPr>
          <w:highlight w:val="yellow"/>
          <w:lang w:val="en-US"/>
        </w:rPr>
        <w:t xml:space="preserve">the </w:t>
      </w:r>
      <w:r w:rsidRPr="0061567A">
        <w:rPr>
          <w:highlight w:val="yellow"/>
          <w:lang w:val="en-US"/>
        </w:rPr>
        <w:t>PED database…</w:t>
      </w:r>
      <w:r w:rsidR="006C7DFA" w:rsidRPr="0061567A">
        <w:rPr>
          <w:highlight w:val="yellow"/>
          <w:lang w:val="en-US"/>
        </w:rPr>
        <w:t xml:space="preserve"> (Fig.4)</w:t>
      </w:r>
    </w:p>
    <w:p w14:paraId="5660F30E" w14:textId="2CC8B4DA" w:rsidR="00C71AA0" w:rsidRDefault="002C102E" w:rsidP="002C102E">
      <w:pPr>
        <w:pStyle w:val="Heading1"/>
        <w:rPr>
          <w:lang w:val="en-US"/>
        </w:rPr>
      </w:pPr>
      <w:r>
        <w:rPr>
          <w:lang w:val="en-US"/>
        </w:rPr>
        <w:t>Results and discussion</w:t>
      </w:r>
    </w:p>
    <w:p w14:paraId="4828D19E" w14:textId="77777777"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As was discussed in details in the previous section, different conventional methods have ads and procs and perform differently upon specific models and levels of noise. In order to produce some generic metric of the prediction accuracy, we applied these methods and the NNs to test sets, and average the relative error over all models:</w:t>
      </w:r>
    </w:p>
    <w:p w14:paraId="0BE688FD" w14:textId="18F16D86" w:rsidR="00A75FAC" w:rsidRDefault="00A75FAC"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Pr>
          <w:lang w:val="en-US"/>
        </w:rPr>
        <w:tab/>
      </w:r>
      <w:r>
        <w:rPr>
          <w:lang w:val="en-US"/>
        </w:rPr>
        <w:tab/>
      </w:r>
      <w:r>
        <w:rPr>
          <w:lang w:val="en-US"/>
        </w:rPr>
        <w:tab/>
      </w:r>
      <w:r>
        <w:rPr>
          <w:lang w:val="en-US"/>
        </w:rPr>
        <w:tab/>
      </w:r>
      <w:r>
        <w:rPr>
          <w:lang w:val="en-US"/>
        </w:rPr>
        <w:tab/>
      </w:r>
      <w:r>
        <w:rPr>
          <w:lang w:val="en-US"/>
        </w:rPr>
        <w:tab/>
        <w:t>(10)</w:t>
      </w:r>
    </w:p>
    <w:p w14:paraId="283563DE" w14:textId="2BB9D0AA" w:rsidR="00A75FAC" w:rsidRDefault="00A75FAC" w:rsidP="00880815">
      <w:pPr>
        <w:pStyle w:val="NormalWeb"/>
        <w:rPr>
          <w:lang w:val="en-US"/>
        </w:rPr>
      </w:pPr>
      <w:r>
        <w:rPr>
          <w:lang w:val="en-US"/>
        </w:rPr>
        <w:t xml:space="preserve">  Where N is the total number of models in the test set, P is predicted value and GT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77777777" w:rsidR="00A75FAC" w:rsidRDefault="00A75FAC" w:rsidP="00880815">
      <w:pPr>
        <w:pStyle w:val="NormalWeb"/>
        <w:rPr>
          <w:lang w:val="en-US"/>
        </w:rPr>
      </w:pPr>
      <w:r>
        <w:rPr>
          <w:lang w:val="en-US"/>
        </w:rPr>
        <w:t xml:space="preserve">  It is worth noting, that even though some of the methods are not applicable to unfolded proteins and nucleic acids, we decided to demonstrate their performance here as well just for the completeness of the picture. The comparison is presented in the fig.5, where it is seen than NNs not only outperform all conventional methods for all test object used, they are also more robust against simulated noise and mostly reach a plato at the concentrations as low as 1 or 2 mg/ml. </w:t>
      </w:r>
    </w:p>
    <w:p w14:paraId="5A16EE02" w14:textId="2255A82D" w:rsidR="00D918CA" w:rsidRDefault="00D918CA">
      <w:pPr>
        <w:rPr>
          <w:rFonts w:eastAsia="Times New Roman" w:cs="Times New Roman"/>
          <w:szCs w:val="24"/>
          <w:lang w:val="en-US"/>
        </w:rPr>
      </w:pPr>
      <w:r>
        <w:rPr>
          <w:lang w:val="en-US"/>
        </w:rPr>
        <w:br w:type="page"/>
      </w:r>
    </w:p>
    <w:p w14:paraId="4B218596" w14:textId="77777777" w:rsidR="00FC67F5" w:rsidRDefault="00FC67F5" w:rsidP="00880815">
      <w:pPr>
        <w:pStyle w:val="NormalWeb"/>
        <w:rPr>
          <w:lang w:val="en-US"/>
        </w:rPr>
      </w:pPr>
    </w:p>
    <w:tbl>
      <w:tblPr>
        <w:tblStyle w:val="TableGrid"/>
        <w:tblW w:w="0" w:type="auto"/>
        <w:tblLook w:val="04A0" w:firstRow="1" w:lastRow="0" w:firstColumn="1" w:lastColumn="0" w:noHBand="0" w:noVBand="1"/>
      </w:tblPr>
      <w:tblGrid>
        <w:gridCol w:w="719"/>
        <w:gridCol w:w="4313"/>
        <w:gridCol w:w="4313"/>
      </w:tblGrid>
      <w:tr w:rsidR="0061567A" w14:paraId="4C2C7BB1" w14:textId="77777777" w:rsidTr="0061567A">
        <w:tc>
          <w:tcPr>
            <w:tcW w:w="3115" w:type="dxa"/>
          </w:tcPr>
          <w:p w14:paraId="277F4E13" w14:textId="1111FA13" w:rsidR="0061567A" w:rsidRDefault="0061567A" w:rsidP="00A832BA">
            <w:pPr>
              <w:pStyle w:val="NormalWeb"/>
              <w:rPr>
                <w:lang w:val="en-US"/>
              </w:rPr>
            </w:pPr>
            <w:r>
              <w:rPr>
                <w:lang w:val="en-US"/>
              </w:rPr>
              <w:t>Type</w:t>
            </w:r>
          </w:p>
        </w:tc>
        <w:tc>
          <w:tcPr>
            <w:tcW w:w="3115" w:type="dxa"/>
          </w:tcPr>
          <w:p w14:paraId="59E3079E" w14:textId="74323EA3" w:rsidR="0061567A" w:rsidRDefault="0061567A" w:rsidP="00A832BA">
            <w:pPr>
              <w:pStyle w:val="NormalWeb"/>
              <w:rPr>
                <w:lang w:val="en-US"/>
              </w:rPr>
            </w:pPr>
            <w:r>
              <w:rPr>
                <w:lang w:val="en-US"/>
              </w:rPr>
              <w:t>MW</w:t>
            </w:r>
          </w:p>
        </w:tc>
        <w:tc>
          <w:tcPr>
            <w:tcW w:w="3115" w:type="dxa"/>
          </w:tcPr>
          <w:p w14:paraId="75A814A2" w14:textId="6C158D1A" w:rsidR="0061567A" w:rsidRDefault="0061567A" w:rsidP="00A832BA">
            <w:pPr>
              <w:pStyle w:val="NormalWeb"/>
              <w:rPr>
                <w:lang w:val="en-US"/>
              </w:rPr>
            </w:pPr>
            <w:r>
              <w:rPr>
                <w:lang w:val="en-US"/>
              </w:rPr>
              <w:t>Dmax</w:t>
            </w:r>
          </w:p>
        </w:tc>
      </w:tr>
      <w:tr w:rsidR="0061567A" w14:paraId="2D30A0E4" w14:textId="77777777" w:rsidTr="0061567A">
        <w:tc>
          <w:tcPr>
            <w:tcW w:w="3115" w:type="dxa"/>
          </w:tcPr>
          <w:p w14:paraId="6192246B" w14:textId="586A48BD" w:rsidR="0061567A" w:rsidRDefault="0061567A" w:rsidP="00A832BA">
            <w:pPr>
              <w:pStyle w:val="NormalWeb"/>
              <w:rPr>
                <w:lang w:val="en-US"/>
              </w:rPr>
            </w:pPr>
            <w:r>
              <w:rPr>
                <w:lang w:val="en-US"/>
              </w:rPr>
              <w:t>Compact proteins</w:t>
            </w:r>
          </w:p>
        </w:tc>
        <w:tc>
          <w:tcPr>
            <w:tcW w:w="3115" w:type="dxa"/>
          </w:tcPr>
          <w:p w14:paraId="3E8C0506" w14:textId="2AA36520" w:rsidR="0061567A" w:rsidRDefault="0061567A" w:rsidP="00A832BA">
            <w:pPr>
              <w:pStyle w:val="NormalWeb"/>
              <w:rPr>
                <w:lang w:val="en-US"/>
              </w:rPr>
            </w:pPr>
            <w:r w:rsidRPr="006103E8">
              <w:rPr>
                <w:noProof/>
                <w:lang w:val="en-US"/>
              </w:rPr>
              <w:drawing>
                <wp:inline distT="0" distB="0" distL="0" distR="0" wp14:anchorId="596B3438" wp14:editId="2F33F7FF">
                  <wp:extent cx="5940425" cy="305625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3056255"/>
                          </a:xfrm>
                          <a:prstGeom prst="rect">
                            <a:avLst/>
                          </a:prstGeom>
                        </pic:spPr>
                      </pic:pic>
                    </a:graphicData>
                  </a:graphic>
                </wp:inline>
              </w:drawing>
            </w:r>
          </w:p>
        </w:tc>
        <w:tc>
          <w:tcPr>
            <w:tcW w:w="3115" w:type="dxa"/>
          </w:tcPr>
          <w:p w14:paraId="1CA97D17" w14:textId="138D3B56" w:rsidR="0061567A" w:rsidRDefault="0061567A" w:rsidP="00A832BA">
            <w:pPr>
              <w:pStyle w:val="NormalWeb"/>
              <w:rPr>
                <w:lang w:val="en-US"/>
              </w:rPr>
            </w:pPr>
            <w:r w:rsidRPr="006103E8">
              <w:rPr>
                <w:noProof/>
                <w:lang w:val="en-US"/>
              </w:rPr>
              <w:drawing>
                <wp:inline distT="0" distB="0" distL="0" distR="0" wp14:anchorId="2C2A0B1D" wp14:editId="63F92C34">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3056255"/>
                          </a:xfrm>
                          <a:prstGeom prst="rect">
                            <a:avLst/>
                          </a:prstGeom>
                        </pic:spPr>
                      </pic:pic>
                    </a:graphicData>
                  </a:graphic>
                </wp:inline>
              </w:drawing>
            </w:r>
          </w:p>
        </w:tc>
      </w:tr>
      <w:tr w:rsidR="0061567A" w14:paraId="08FB5D86" w14:textId="77777777" w:rsidTr="0061567A">
        <w:tc>
          <w:tcPr>
            <w:tcW w:w="3115" w:type="dxa"/>
          </w:tcPr>
          <w:p w14:paraId="3D9913E2" w14:textId="06428084" w:rsidR="0061567A" w:rsidRDefault="0061567A" w:rsidP="00A832BA">
            <w:pPr>
              <w:pStyle w:val="NormalWeb"/>
              <w:rPr>
                <w:lang w:val="en-US"/>
              </w:rPr>
            </w:pPr>
            <w:r>
              <w:rPr>
                <w:lang w:val="en-US"/>
              </w:rPr>
              <w:t>Nucleotides</w:t>
            </w:r>
          </w:p>
        </w:tc>
        <w:tc>
          <w:tcPr>
            <w:tcW w:w="3115" w:type="dxa"/>
          </w:tcPr>
          <w:p w14:paraId="349CA2C3" w14:textId="47DFADCA" w:rsidR="0061567A" w:rsidRDefault="0061567A" w:rsidP="00A832BA">
            <w:pPr>
              <w:pStyle w:val="NormalWeb"/>
              <w:rPr>
                <w:lang w:val="en-US"/>
              </w:rPr>
            </w:pPr>
            <w:r>
              <w:rPr>
                <w:noProof/>
              </w:rPr>
              <w:drawing>
                <wp:inline distT="0" distB="0" distL="0" distR="0" wp14:anchorId="6B1AEB55" wp14:editId="02C30AA1">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3115" w:type="dxa"/>
          </w:tcPr>
          <w:p w14:paraId="781CEEA0" w14:textId="1B6050E1" w:rsidR="0061567A" w:rsidRDefault="0061567A" w:rsidP="00A832BA">
            <w:pPr>
              <w:pStyle w:val="NormalWeb"/>
              <w:rPr>
                <w:lang w:val="en-US"/>
              </w:rPr>
            </w:pPr>
            <w:r>
              <w:rPr>
                <w:noProof/>
              </w:rPr>
              <w:drawing>
                <wp:inline distT="0" distB="0" distL="0" distR="0" wp14:anchorId="590B9B82" wp14:editId="2D59A6EA">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61567A" w14:paraId="3499A5A9" w14:textId="77777777" w:rsidTr="0061567A">
        <w:tc>
          <w:tcPr>
            <w:tcW w:w="3115" w:type="dxa"/>
          </w:tcPr>
          <w:p w14:paraId="2E3F98A6" w14:textId="1CCFCDF4" w:rsidR="0061567A" w:rsidRDefault="0061567A" w:rsidP="00A832BA">
            <w:pPr>
              <w:pStyle w:val="NormalWeb"/>
              <w:rPr>
                <w:lang w:val="en-US"/>
              </w:rPr>
            </w:pPr>
            <w:r>
              <w:rPr>
                <w:lang w:val="en-US"/>
              </w:rPr>
              <w:t>IDP</w:t>
            </w:r>
          </w:p>
        </w:tc>
        <w:tc>
          <w:tcPr>
            <w:tcW w:w="3115" w:type="dxa"/>
          </w:tcPr>
          <w:p w14:paraId="58CFF045" w14:textId="77777777" w:rsidR="0061567A" w:rsidRDefault="0061567A" w:rsidP="00A832BA">
            <w:pPr>
              <w:pStyle w:val="NormalWeb"/>
              <w:rPr>
                <w:lang w:val="en-US"/>
              </w:rPr>
            </w:pPr>
          </w:p>
        </w:tc>
        <w:tc>
          <w:tcPr>
            <w:tcW w:w="3115" w:type="dxa"/>
          </w:tcPr>
          <w:p w14:paraId="3C416A59" w14:textId="77777777" w:rsidR="0061567A" w:rsidRDefault="0061567A" w:rsidP="00A832BA">
            <w:pPr>
              <w:pStyle w:val="NormalWeb"/>
              <w:rPr>
                <w:lang w:val="en-US"/>
              </w:rPr>
            </w:pPr>
          </w:p>
        </w:tc>
      </w:tr>
    </w:tbl>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5C45C59F" w:rsidR="006C7DFA" w:rsidRDefault="006C7DFA" w:rsidP="00880815">
      <w:pPr>
        <w:pStyle w:val="NormalWeb"/>
        <w:rPr>
          <w:lang w:val="en-US"/>
        </w:rPr>
      </w:pPr>
    </w:p>
    <w:p w14:paraId="0AA06040" w14:textId="62817C59"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assess the information content in SAXS data</w:t>
      </w:r>
      <w:r w:rsidR="00D918CA">
        <w:rPr>
          <w:lang w:val="en-US"/>
        </w:rPr>
        <w:t xml:space="preserve"> </w:t>
      </w:r>
      <w:r w:rsidR="0061567A">
        <w:rPr>
          <w:lang w:val="en-US"/>
        </w:rPr>
        <w:t xml:space="preserve">independently </w:t>
      </w:r>
      <w:r w:rsidR="00D918CA">
        <w:rPr>
          <w:lang w:val="en-US"/>
        </w:rPr>
        <w:t>from Shannon theorem</w:t>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lastRenderedPageBreak/>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T</w:t>
      </w:r>
      <w:r w:rsidR="0061567A">
        <w:rPr>
          <w:lang w:val="en-US"/>
        </w:rPr>
        <w:t>hen</w:t>
      </w:r>
      <w:r w:rsidR="00C22D53">
        <w:rPr>
          <w:lang w:val="en-US"/>
        </w:rPr>
        <w:t xml:space="preserve"> we trained the NNs on </w:t>
      </w:r>
      <w:r w:rsidR="0061567A">
        <w:rPr>
          <w:lang w:val="en-US"/>
        </w:rPr>
        <w:t xml:space="preserve">these </w:t>
      </w:r>
      <w:r w:rsidR="00C22D53">
        <w:rPr>
          <w:lang w:val="en-US"/>
        </w:rPr>
        <w:t xml:space="preserve">smooth curves and applied them on the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data</w:t>
      </w:r>
      <w:r w:rsidR="007A02F7">
        <w:rPr>
          <w:lang w:val="en-US"/>
        </w:rPr>
        <w:t xml:space="preserve"> from the test set</w:t>
      </w:r>
      <w:r w:rsidR="00C22D53">
        <w:rPr>
          <w:lang w:val="en-US"/>
        </w:rPr>
        <w:t>.</w:t>
      </w:r>
      <w:r w:rsidR="006C7DFA">
        <w:rPr>
          <w:lang w:val="en-US"/>
        </w:rPr>
        <w:t xml:space="preserve"> </w:t>
      </w:r>
    </w:p>
    <w:p w14:paraId="74C5FD4A" w14:textId="003DEB88" w:rsidR="006C7DFA" w:rsidRDefault="00114C73" w:rsidP="00880815">
      <w:pPr>
        <w:pStyle w:val="NormalWeb"/>
        <w:rPr>
          <w:lang w:val="en-US"/>
        </w:rPr>
      </w:pPr>
      <w:r>
        <w:rPr>
          <w:lang w:val="en-US"/>
        </w:rPr>
        <w:t xml:space="preserve">  </w:t>
      </w:r>
      <w:r w:rsidR="003B3F3C">
        <w:rPr>
          <w:lang w:val="en-US"/>
        </w:rPr>
        <w:t>Surprisingly, t</w:t>
      </w:r>
      <w:r w:rsidR="007A02F7">
        <w:rPr>
          <w:lang w:val="en-US"/>
        </w:rPr>
        <w:t>he obtained result</w:t>
      </w:r>
      <w:r w:rsidR="0061567A">
        <w:rPr>
          <w:lang w:val="en-US"/>
        </w:rPr>
        <w:t>, 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w:t>
      </w:r>
      <w:r w:rsidR="0061567A">
        <w:rPr>
          <w:lang w:val="en-US"/>
        </w:rPr>
        <w:t>,</w:t>
      </w:r>
      <w:r w:rsidR="007A02F7">
        <w:rPr>
          <w:lang w:val="en-US"/>
        </w:rPr>
        <w:t xml:space="preserve">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precision 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6F735898"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13715A8F">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4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VbDGVA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4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B/KfGE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728DAA78" w:rsidR="007A02F7" w:rsidRPr="00FC67F5" w:rsidRDefault="007A02F7" w:rsidP="00880815">
      <w:pPr>
        <w:pStyle w:val="NormalWeb"/>
        <w:rPr>
          <w:lang w:val="en-US"/>
        </w:rPr>
      </w:pPr>
      <w:r>
        <w:rPr>
          <w:lang w:val="en-US"/>
        </w:rPr>
        <w:t xml:space="preserve">Interestingly, the highest deviations in MW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1AFB3AD4" w14:textId="094CB3BA" w:rsidR="00253268" w:rsidRDefault="00FC67F5" w:rsidP="00A832BA">
      <w:pPr>
        <w:pStyle w:val="NormalWeb"/>
        <w:rPr>
          <w:lang w:val="en-US"/>
        </w:rPr>
      </w:pPr>
      <w:r w:rsidRPr="00FC67F5">
        <w:rPr>
          <w:rStyle w:val="Heading3Char"/>
        </w:rPr>
        <w:lastRenderedPageBreak/>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F408CB4">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4EF8A1EF"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 xml:space="preserve">the presence of higher angles does not drastically </w:t>
      </w:r>
      <w:r>
        <w:rPr>
          <w:lang w:val="en-US"/>
        </w:rPr>
        <w:t xml:space="preserve">improve </w:t>
      </w:r>
      <w:r>
        <w:rPr>
          <w:lang w:val="en-US"/>
        </w:rPr>
        <w:t>both estimates, while the plot for MW demonstrates more pronounced degradation upon the low s</w:t>
      </w:r>
      <w:r w:rsidRPr="00DE185F">
        <w:rPr>
          <w:vertAlign w:val="subscript"/>
          <w:lang w:val="en-US"/>
        </w:rPr>
        <w:t>max</w:t>
      </w:r>
      <w:r>
        <w:rPr>
          <w:lang w:val="en-US"/>
        </w:rPr>
        <w:t xml:space="preserve"> values. That illustrates the well-known fact, that lower angles in reciprocal space contain information on the larger distances in real space, and estimation of maximal intraparticle distance essentially requires only the Guinier region, rapidly reaching a plato soon afterward. For MW prediction the situation is less pronounced, and the angles as high as s</w:t>
      </w:r>
      <w:r w:rsidRPr="00DE185F">
        <w:rPr>
          <w:vertAlign w:val="subscript"/>
          <w:lang w:val="en-US"/>
        </w:rPr>
        <w:t>max</w:t>
      </w:r>
      <w:r>
        <w:rPr>
          <w:lang w:val="en-US"/>
        </w:rPr>
        <w:t xml:space="preserve"> = 6 nm</w:t>
      </w:r>
      <w:r w:rsidRPr="00DE185F">
        <w:rPr>
          <w:vertAlign w:val="superscript"/>
          <w:lang w:val="en-US"/>
        </w:rPr>
        <w:t>-1</w:t>
      </w:r>
      <w:r>
        <w:rPr>
          <w:lang w:val="en-US"/>
        </w:rPr>
        <w:t xml:space="preserve"> may be used to slightly improve the prediction. The angles on this scale mostly contain information on the molecule interface and its inner structure, which indeed may add a somewhat small correction to the overall estimation of the molecule mass. </w:t>
      </w:r>
    </w:p>
    <w:p w14:paraId="33692232" w14:textId="77777777" w:rsidR="00DE185F" w:rsidRDefault="00DE185F" w:rsidP="00880815">
      <w:pPr>
        <w:pStyle w:val="NormalWeb"/>
        <w:rPr>
          <w:lang w:val="en-US"/>
        </w:rPr>
      </w:pPr>
    </w:p>
    <w:p w14:paraId="7FF90452" w14:textId="3319085F" w:rsidR="006252E4" w:rsidRDefault="00CA3BD8" w:rsidP="00880815">
      <w:pPr>
        <w:pStyle w:val="NormalWeb"/>
        <w:rPr>
          <w:lang w:val="en-US"/>
        </w:rPr>
      </w:pPr>
      <w:r w:rsidRPr="006F1811">
        <w:rPr>
          <w:b/>
          <w:bCs/>
          <w:highlight w:val="yellow"/>
          <w:lang w:val="en-US"/>
        </w:rPr>
        <w:t>Web interface</w:t>
      </w:r>
      <w:r w:rsidR="00C05551" w:rsidRPr="006F1811">
        <w:rPr>
          <w:highlight w:val="yellow"/>
          <w:lang w:val="en-US"/>
        </w:rPr>
        <w:t xml:space="preserve"> (or </w:t>
      </w:r>
      <w:r w:rsidR="00C22D53" w:rsidRPr="006F1811">
        <w:rPr>
          <w:highlight w:val="yellow"/>
          <w:lang w:val="en-US"/>
        </w:rPr>
        <w:t xml:space="preserve">we </w:t>
      </w:r>
      <w:r w:rsidR="00C05551" w:rsidRPr="006F1811">
        <w:rPr>
          <w:highlight w:val="yellow"/>
          <w:lang w:val="en-US"/>
        </w:rPr>
        <w:t>just say “to be included in the new release of ATSAS”</w:t>
      </w:r>
      <w:r w:rsidR="00C22D53" w:rsidRPr="006F1811">
        <w:rPr>
          <w:highlight w:val="yellow"/>
          <w:lang w:val="en-US"/>
        </w:rPr>
        <w:t>??</w:t>
      </w:r>
      <w:r w:rsidR="00C05551" w:rsidRPr="006F1811">
        <w:rPr>
          <w:highlight w:val="yellow"/>
          <w:lang w:val="en-US"/>
        </w:rPr>
        <w:t>)</w:t>
      </w:r>
      <w:r w:rsidRPr="006F1811">
        <w:rPr>
          <w:highlight w:val="yellow"/>
          <w:lang w:val="en-US"/>
        </w:rPr>
        <w:t>.</w:t>
      </w:r>
      <w:r w:rsidR="00A26A50">
        <w:rPr>
          <w:lang w:val="en-US"/>
        </w:rPr>
        <w:t xml:space="preserve">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3E3E4F87" w14:textId="0EF99287" w:rsidR="00C771E4"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3D3BE3">
        <w:rPr>
          <w:lang w:val="en-US"/>
        </w:rPr>
        <w:t>particle</w:t>
      </w:r>
      <w:r>
        <w:rPr>
          <w:lang w:val="en-US"/>
        </w:rPr>
        <w:t xml:space="preserve">, it </w:t>
      </w:r>
      <w:r w:rsidR="0094762D">
        <w:rPr>
          <w:lang w:val="en-US"/>
        </w:rPr>
        <w:t xml:space="preserve">also </w:t>
      </w:r>
      <w:r>
        <w:rPr>
          <w:lang w:val="en-US"/>
        </w:rPr>
        <w:t>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SAXS primary analysis results</w:t>
      </w:r>
      <w:r w:rsidR="003D3BE3">
        <w:rPr>
          <w:lang w:val="en-US"/>
        </w:rPr>
        <w:t xml:space="preserve"> beyond the conventional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field and can be easily extended and improved under </w:t>
      </w:r>
      <w:r w:rsidR="0094762D">
        <w:rPr>
          <w:lang w:val="en-US"/>
        </w:rPr>
        <w:lastRenderedPageBreak/>
        <w:t>specific needs and instrumentation.</w:t>
      </w:r>
      <w:r w:rsidR="003D3BE3">
        <w:rPr>
          <w:lang w:val="en-US"/>
        </w:rPr>
        <w:t xml:space="preserve"> The presented me</w:t>
      </w:r>
      <w:bookmarkStart w:id="1" w:name="_GoBack"/>
      <w:bookmarkEnd w:id="1"/>
      <w:r w:rsidR="003D3BE3">
        <w:rPr>
          <w:lang w:val="en-US"/>
        </w:rPr>
        <w:t xml:space="preserve">thods along with the training sets and tools for preparing the figures are publicly available at the git-hub </w:t>
      </w:r>
      <w:r w:rsidR="003D3BE3" w:rsidRPr="003D3BE3">
        <w:rPr>
          <w:highlight w:val="yellow"/>
          <w:lang w:val="en-US"/>
        </w:rPr>
        <w:t>()</w:t>
      </w:r>
      <w:r w:rsidR="003D3BE3">
        <w:rPr>
          <w:lang w:val="en-US"/>
        </w:rPr>
        <w:t>.</w:t>
      </w:r>
    </w:p>
    <w:p w14:paraId="01C6D92A" w14:textId="1EA4173C" w:rsidR="00C771E4" w:rsidRPr="00C771E4" w:rsidRDefault="00C771E4" w:rsidP="002C102E">
      <w:pPr>
        <w:pStyle w:val="Heading1"/>
        <w:rPr>
          <w:lang w:val="en-US"/>
        </w:rPr>
      </w:pPr>
      <w:r w:rsidRPr="00C771E4">
        <w:rPr>
          <w:lang w:val="en-US"/>
        </w:rPr>
        <w:t>References</w:t>
      </w:r>
    </w:p>
    <w:p w14:paraId="2DE8D581" w14:textId="73CB0E52" w:rsidR="006C6020" w:rsidRDefault="00C771E4" w:rsidP="00880815">
      <w:pPr>
        <w:pStyle w:val="NormalWeb"/>
        <w:rPr>
          <w:lang w:val="en-US"/>
        </w:rPr>
      </w:pPr>
      <w:r>
        <w:rPr>
          <w:lang w:val="en-US"/>
        </w:rPr>
        <w:t>11</w:t>
      </w:r>
      <w:r w:rsidR="006252E4">
        <w:rPr>
          <w:lang w:val="en-US"/>
        </w:rPr>
        <w:t xml:space="preserve"> </w:t>
      </w:r>
    </w:p>
    <w:p w14:paraId="6B2B0DC6" w14:textId="1D54EE0B" w:rsidR="00BC462D" w:rsidRPr="00BC462D" w:rsidRDefault="00BC462D" w:rsidP="00BC462D">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BC462D">
        <w:rPr>
          <w:rFonts w:cs="Times New Roman"/>
          <w:noProof/>
          <w:szCs w:val="24"/>
        </w:rPr>
        <w:t xml:space="preserve">Armenteros, J.J.A., Salvatore, M., Emanuelsson, O., Winther, O., Von Heijne, G., Elofsson, A., and Nielsen, H. (2019). Detecting sequence signals in targeting peptides using deep learning. Life Sci. Alliance </w:t>
      </w:r>
      <w:r w:rsidRPr="00BC462D">
        <w:rPr>
          <w:rFonts w:cs="Times New Roman"/>
          <w:i/>
          <w:iCs/>
          <w:noProof/>
          <w:szCs w:val="24"/>
        </w:rPr>
        <w:t>2</w:t>
      </w:r>
      <w:r w:rsidRPr="00BC462D">
        <w:rPr>
          <w:rFonts w:cs="Times New Roman"/>
          <w:noProof/>
          <w:szCs w:val="24"/>
        </w:rPr>
        <w:t>.</w:t>
      </w:r>
    </w:p>
    <w:p w14:paraId="6DBC4FC6"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BC462D">
        <w:rPr>
          <w:rFonts w:cs="Times New Roman"/>
          <w:i/>
          <w:iCs/>
          <w:noProof/>
          <w:szCs w:val="24"/>
        </w:rPr>
        <w:t>28</w:t>
      </w:r>
      <w:r w:rsidRPr="00BC462D">
        <w:rPr>
          <w:rFonts w:cs="Times New Roman"/>
          <w:noProof/>
          <w:szCs w:val="24"/>
        </w:rPr>
        <w:t>, 768–773.</w:t>
      </w:r>
    </w:p>
    <w:p w14:paraId="6C4D6007"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Berman, H., Westbrook, J., … Z.F.-N. acids, and 2000,  undefined The protein data bank. Academic.Oup.Com.</w:t>
      </w:r>
    </w:p>
    <w:p w14:paraId="6F69EB8B"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Berman, H.M., Westbrook, J., Feng, Z., Gilliland, G., Bhat, T.N., Weissig, H., Shindyalov, I.N., and Bourne, P.E. (2000). The Protein Data Bank. Nucleic Acids Res. </w:t>
      </w:r>
      <w:r w:rsidRPr="00BC462D">
        <w:rPr>
          <w:rFonts w:cs="Times New Roman"/>
          <w:i/>
          <w:iCs/>
          <w:noProof/>
          <w:szCs w:val="24"/>
        </w:rPr>
        <w:t>28</w:t>
      </w:r>
      <w:r w:rsidRPr="00BC462D">
        <w:rPr>
          <w:rFonts w:cs="Times New Roman"/>
          <w:noProof/>
          <w:szCs w:val="24"/>
        </w:rPr>
        <w:t>, 235–242.</w:t>
      </w:r>
    </w:p>
    <w:p w14:paraId="4D7E2F34"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7CE5B38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Coimbatore Narayanan, B., Westbrook, J., Ghosh, S., Petrov, A.I., Sweeney, B., Zirbel, C.L., Leontis, N.B., and Berman, H.M. (2014). The Nucleic Acid Database: new features and capabilities. Nucleic Acids Res. </w:t>
      </w:r>
      <w:r w:rsidRPr="00BC462D">
        <w:rPr>
          <w:rFonts w:cs="Times New Roman"/>
          <w:i/>
          <w:iCs/>
          <w:noProof/>
          <w:szCs w:val="24"/>
        </w:rPr>
        <w:t>42</w:t>
      </w:r>
      <w:r w:rsidRPr="00BC462D">
        <w:rPr>
          <w:rFonts w:cs="Times New Roman"/>
          <w:noProof/>
          <w:szCs w:val="24"/>
        </w:rPr>
        <w:t>, D114–D122.</w:t>
      </w:r>
    </w:p>
    <w:p w14:paraId="132559DA"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crystallography, P.M.-J. of applied, and 1980,  undefined Small-angle scattering. Information content and error analysis. Scripts.Iucr.Org.</w:t>
      </w:r>
    </w:p>
    <w:p w14:paraId="1AF4B3F9"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Cybenko, G. (1989). Approximation by superpositions of a sigmoidal function. Math. Control. Signals, Syst. </w:t>
      </w:r>
      <w:r w:rsidRPr="00BC462D">
        <w:rPr>
          <w:rFonts w:cs="Times New Roman"/>
          <w:i/>
          <w:iCs/>
          <w:noProof/>
          <w:szCs w:val="24"/>
        </w:rPr>
        <w:t>2</w:t>
      </w:r>
      <w:r w:rsidRPr="00BC462D">
        <w:rPr>
          <w:rFonts w:cs="Times New Roman"/>
          <w:noProof/>
          <w:szCs w:val="24"/>
        </w:rPr>
        <w:t>, 303–314.</w:t>
      </w:r>
    </w:p>
    <w:p w14:paraId="38A91EA4"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Debye, P. (1915). Zerstreuung von Röntgenstrahlen. Ann. Phys. </w:t>
      </w:r>
      <w:r w:rsidRPr="00BC462D">
        <w:rPr>
          <w:rFonts w:cs="Times New Roman"/>
          <w:i/>
          <w:iCs/>
          <w:noProof/>
          <w:szCs w:val="24"/>
        </w:rPr>
        <w:t>351</w:t>
      </w:r>
      <w:r w:rsidRPr="00BC462D">
        <w:rPr>
          <w:rFonts w:cs="Times New Roman"/>
          <w:noProof/>
          <w:szCs w:val="24"/>
        </w:rPr>
        <w:t>, 809–823.</w:t>
      </w:r>
    </w:p>
    <w:p w14:paraId="4B09427C"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Feigin, L.A., Svergun, D.I., and Taylor, G.W. (1987). Principles of the Theory of X-Ray and Neutron Scattering. In Structure Analysis by Small-Angle X-Ray and Neutron Scattering, (Springer US), pp. 3–24.</w:t>
      </w:r>
    </w:p>
    <w:p w14:paraId="3D485EC5"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BC462D">
        <w:rPr>
          <w:rFonts w:cs="Times New Roman"/>
          <w:i/>
          <w:iCs/>
          <w:noProof/>
          <w:szCs w:val="24"/>
        </w:rPr>
        <w:t>43</w:t>
      </w:r>
      <w:r w:rsidRPr="00BC462D">
        <w:rPr>
          <w:rFonts w:cs="Times New Roman"/>
          <w:noProof/>
          <w:szCs w:val="24"/>
        </w:rPr>
        <w:t>, 101–109.</w:t>
      </w:r>
    </w:p>
    <w:p w14:paraId="1C688F99"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Franke, D., Jeffries, C.M., and Svergun, D.I. (2018). Machine Learning Methods for X-Ray Scattering Data Analysis from Biomacromolecular Solutions. Biophys. J. </w:t>
      </w:r>
      <w:r w:rsidRPr="00BC462D">
        <w:rPr>
          <w:rFonts w:cs="Times New Roman"/>
          <w:i/>
          <w:iCs/>
          <w:noProof/>
          <w:szCs w:val="24"/>
        </w:rPr>
        <w:t>114</w:t>
      </w:r>
      <w:r w:rsidRPr="00BC462D">
        <w:rPr>
          <w:rFonts w:cs="Times New Roman"/>
          <w:noProof/>
          <w:szCs w:val="24"/>
        </w:rPr>
        <w:t>, 2485–2492.</w:t>
      </w:r>
    </w:p>
    <w:p w14:paraId="7259A6D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Glatter, O. (1977). Data evaluation in small angle scattering: calculation of the radial electron density distribution by means of indirect Fourier transformation. Acta Phys. Austriaca </w:t>
      </w:r>
      <w:r w:rsidRPr="00BC462D">
        <w:rPr>
          <w:rFonts w:cs="Times New Roman"/>
          <w:i/>
          <w:iCs/>
          <w:noProof/>
          <w:szCs w:val="24"/>
        </w:rPr>
        <w:t>47</w:t>
      </w:r>
      <w:r w:rsidRPr="00BC462D">
        <w:rPr>
          <w:rFonts w:cs="Times New Roman"/>
          <w:noProof/>
          <w:szCs w:val="24"/>
        </w:rPr>
        <w:t>, 83–102.</w:t>
      </w:r>
    </w:p>
    <w:p w14:paraId="746354A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Gräwert, T.W., and Svergun, D.I. (2020). Structural Modeling Using Solution Small-Angle X-ray Scattering (SAXS). J. Mol. Biol. </w:t>
      </w:r>
      <w:r w:rsidRPr="00BC462D">
        <w:rPr>
          <w:rFonts w:cs="Times New Roman"/>
          <w:i/>
          <w:iCs/>
          <w:noProof/>
          <w:szCs w:val="24"/>
        </w:rPr>
        <w:t>432</w:t>
      </w:r>
      <w:r w:rsidRPr="00BC462D">
        <w:rPr>
          <w:rFonts w:cs="Times New Roman"/>
          <w:noProof/>
          <w:szCs w:val="24"/>
        </w:rPr>
        <w:t>, 3078–3092.</w:t>
      </w:r>
    </w:p>
    <w:p w14:paraId="21B3B249"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Guinier, A., and Fournet, G. (1955). Small-angle scattering of X-rays (Translation by C. B. Walker).</w:t>
      </w:r>
    </w:p>
    <w:p w14:paraId="05CB5AB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ajizadeh, N.R., Franke, D., Jeffries, C.M., and Svergun, D.I. (2018). Consensus Bayesian </w:t>
      </w:r>
      <w:r w:rsidRPr="00BC462D">
        <w:rPr>
          <w:rFonts w:cs="Times New Roman"/>
          <w:noProof/>
          <w:szCs w:val="24"/>
        </w:rPr>
        <w:lastRenderedPageBreak/>
        <w:t xml:space="preserve">assessment of protein molecular mass from solution X-ray scattering data. Sci. Rep. </w:t>
      </w:r>
      <w:r w:rsidRPr="00BC462D">
        <w:rPr>
          <w:rFonts w:cs="Times New Roman"/>
          <w:i/>
          <w:iCs/>
          <w:noProof/>
          <w:szCs w:val="24"/>
        </w:rPr>
        <w:t>8</w:t>
      </w:r>
      <w:r w:rsidRPr="00BC462D">
        <w:rPr>
          <w:rFonts w:cs="Times New Roman"/>
          <w:noProof/>
          <w:szCs w:val="24"/>
        </w:rPr>
        <w:t>, 1–13.</w:t>
      </w:r>
    </w:p>
    <w:p w14:paraId="6564AB52"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anin, B. (2019). Universal function approximation by deep neural nets with bounded width and ReLU activations. Mathematics </w:t>
      </w:r>
      <w:r w:rsidRPr="00BC462D">
        <w:rPr>
          <w:rFonts w:cs="Times New Roman"/>
          <w:i/>
          <w:iCs/>
          <w:noProof/>
          <w:szCs w:val="24"/>
        </w:rPr>
        <w:t>7</w:t>
      </w:r>
      <w:r w:rsidRPr="00BC462D">
        <w:rPr>
          <w:rFonts w:cs="Times New Roman"/>
          <w:noProof/>
          <w:szCs w:val="24"/>
        </w:rPr>
        <w:t>, 1–9.</w:t>
      </w:r>
    </w:p>
    <w:p w14:paraId="620D5E80"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e, H., Liu, C., and Liu, H. (2020). Model Reconstruction from Small-Angle X-Ray Scattering Data Using Deep Learning Methods. IScience </w:t>
      </w:r>
      <w:r w:rsidRPr="00BC462D">
        <w:rPr>
          <w:rFonts w:cs="Times New Roman"/>
          <w:i/>
          <w:iCs/>
          <w:noProof/>
          <w:szCs w:val="24"/>
        </w:rPr>
        <w:t>23</w:t>
      </w:r>
      <w:r w:rsidRPr="00BC462D">
        <w:rPr>
          <w:rFonts w:cs="Times New Roman"/>
          <w:noProof/>
          <w:szCs w:val="24"/>
        </w:rPr>
        <w:t>, 100906.</w:t>
      </w:r>
    </w:p>
    <w:p w14:paraId="35EF3C0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Hopkins, J.B., Gillilan, R.E., and Skou, S. (2017). BioXTAS RAW: Improvements to a free open-source program for small-angle X-ray scattering data reduction and analysis. J. Appl. Crystallogr. </w:t>
      </w:r>
      <w:r w:rsidRPr="00BC462D">
        <w:rPr>
          <w:rFonts w:cs="Times New Roman"/>
          <w:i/>
          <w:iCs/>
          <w:noProof/>
          <w:szCs w:val="24"/>
        </w:rPr>
        <w:t>50</w:t>
      </w:r>
      <w:r w:rsidRPr="00BC462D">
        <w:rPr>
          <w:rFonts w:cs="Times New Roman"/>
          <w:noProof/>
          <w:szCs w:val="24"/>
        </w:rPr>
        <w:t>, 1545–1553.</w:t>
      </w:r>
    </w:p>
    <w:p w14:paraId="35DF999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BC462D">
        <w:rPr>
          <w:rFonts w:cs="Times New Roman"/>
          <w:i/>
          <w:iCs/>
          <w:noProof/>
          <w:szCs w:val="24"/>
        </w:rPr>
        <w:t>29</w:t>
      </w:r>
      <w:r w:rsidRPr="00BC462D">
        <w:rPr>
          <w:rFonts w:cs="Times New Roman"/>
          <w:noProof/>
          <w:szCs w:val="24"/>
        </w:rPr>
        <w:t>, 66–75.</w:t>
      </w:r>
    </w:p>
    <w:p w14:paraId="5E14DC2C"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Liu, H., Hexemer, A., and Zwart, P.H. (2012). The Small Angle Scattering ToolBox (SASTBX): An open-source software for biomolecular small-angle scattering. J. Appl. Crystallogr. </w:t>
      </w:r>
      <w:r w:rsidRPr="00BC462D">
        <w:rPr>
          <w:rFonts w:cs="Times New Roman"/>
          <w:i/>
          <w:iCs/>
          <w:noProof/>
          <w:szCs w:val="24"/>
        </w:rPr>
        <w:t>45</w:t>
      </w:r>
      <w:r w:rsidRPr="00BC462D">
        <w:rPr>
          <w:rFonts w:cs="Times New Roman"/>
          <w:noProof/>
          <w:szCs w:val="24"/>
        </w:rPr>
        <w:t>, 587–593.</w:t>
      </w:r>
    </w:p>
    <w:p w14:paraId="614F7067"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Lu, Z., Pu, H., Wang, F., Hu, Z., and Wang, L. The Expressive Power of Neural Networks: A View from the Width.</w:t>
      </w:r>
    </w:p>
    <w:p w14:paraId="3F981940"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BC462D">
        <w:rPr>
          <w:rFonts w:cs="Times New Roman"/>
          <w:i/>
          <w:iCs/>
          <w:noProof/>
          <w:szCs w:val="24"/>
        </w:rPr>
        <w:t>54</w:t>
      </w:r>
      <w:r w:rsidRPr="00BC462D">
        <w:rPr>
          <w:rFonts w:cs="Times New Roman"/>
          <w:noProof/>
          <w:szCs w:val="24"/>
        </w:rPr>
        <w:t>, 343–355.</w:t>
      </w:r>
    </w:p>
    <w:p w14:paraId="490D936D"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McKay, M.D., Beckman, R.J., and Conover, W.J. (1979). A Comparison of Three Methods for Selecting Values of Input Variables in the Analysis of Output from a Computer Code. Technometrics </w:t>
      </w:r>
      <w:r w:rsidRPr="00BC462D">
        <w:rPr>
          <w:rFonts w:cs="Times New Roman"/>
          <w:i/>
          <w:iCs/>
          <w:noProof/>
          <w:szCs w:val="24"/>
        </w:rPr>
        <w:t>21</w:t>
      </w:r>
      <w:r w:rsidRPr="00BC462D">
        <w:rPr>
          <w:rFonts w:cs="Times New Roman"/>
          <w:noProof/>
          <w:szCs w:val="24"/>
        </w:rPr>
        <w:t>, 239.</w:t>
      </w:r>
    </w:p>
    <w:p w14:paraId="28DD9B02"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5890707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BC462D">
        <w:rPr>
          <w:rFonts w:cs="Times New Roman"/>
          <w:i/>
          <w:iCs/>
          <w:noProof/>
          <w:szCs w:val="24"/>
        </w:rPr>
        <w:t>45</w:t>
      </w:r>
      <w:r w:rsidRPr="00BC462D">
        <w:rPr>
          <w:rFonts w:cs="Times New Roman"/>
          <w:noProof/>
          <w:szCs w:val="24"/>
        </w:rPr>
        <w:t>, 342–350.</w:t>
      </w:r>
    </w:p>
    <w:p w14:paraId="38379625"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Rambo, R.P., and Tainer, J.A. (2013). Accurate assessment of mass, models and resolution by small-angle scattering. Nature </w:t>
      </w:r>
      <w:r w:rsidRPr="00BC462D">
        <w:rPr>
          <w:rFonts w:cs="Times New Roman"/>
          <w:i/>
          <w:iCs/>
          <w:noProof/>
          <w:szCs w:val="24"/>
        </w:rPr>
        <w:t>496</w:t>
      </w:r>
      <w:r w:rsidRPr="00BC462D">
        <w:rPr>
          <w:rFonts w:cs="Times New Roman"/>
          <w:noProof/>
          <w:szCs w:val="24"/>
        </w:rPr>
        <w:t>, 477–481.</w:t>
      </w:r>
    </w:p>
    <w:p w14:paraId="4787C828"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Schmidhuber, J. (2015). Deep Learning in neural networks: An overview. Neural Networks </w:t>
      </w:r>
      <w:r w:rsidRPr="00BC462D">
        <w:rPr>
          <w:rFonts w:cs="Times New Roman"/>
          <w:i/>
          <w:iCs/>
          <w:noProof/>
          <w:szCs w:val="24"/>
        </w:rPr>
        <w:t>61</w:t>
      </w:r>
      <w:r w:rsidRPr="00BC462D">
        <w:rPr>
          <w:rFonts w:cs="Times New Roman"/>
          <w:noProof/>
          <w:szCs w:val="24"/>
        </w:rPr>
        <w:t>, 85–117.</w:t>
      </w:r>
    </w:p>
    <w:p w14:paraId="3F1681A5"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Senior, A.W., Evans, R., Jumper, J., Kirkpatrick, J., Sifre, L., Green, T., Qin, C., Zídek, A., Nelson, A.W.R., Bridgland, A., et al. AlphaFold: Improved protein structure prediction using 1 potentials from deep learning 2.</w:t>
      </w:r>
    </w:p>
    <w:p w14:paraId="5D786BFC"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Svergun, D.I. (1992). Determination of the regularization parameter in indirect-transform methods using perceptual criteria. J. Appl. Cryst </w:t>
      </w:r>
      <w:r w:rsidRPr="00BC462D">
        <w:rPr>
          <w:rFonts w:cs="Times New Roman"/>
          <w:i/>
          <w:iCs/>
          <w:noProof/>
          <w:szCs w:val="24"/>
        </w:rPr>
        <w:t>25</w:t>
      </w:r>
      <w:r w:rsidRPr="00BC462D">
        <w:rPr>
          <w:rFonts w:cs="Times New Roman"/>
          <w:noProof/>
          <w:szCs w:val="24"/>
        </w:rPr>
        <w:t>, 495–503.</w:t>
      </w:r>
    </w:p>
    <w:p w14:paraId="6FD3829A" w14:textId="77777777" w:rsidR="00BC462D" w:rsidRPr="00BC462D" w:rsidRDefault="00BC462D" w:rsidP="00BC462D">
      <w:pPr>
        <w:widowControl w:val="0"/>
        <w:autoSpaceDE w:val="0"/>
        <w:autoSpaceDN w:val="0"/>
        <w:adjustRightInd w:val="0"/>
        <w:spacing w:before="100" w:after="100" w:line="240" w:lineRule="auto"/>
        <w:rPr>
          <w:rFonts w:cs="Times New Roman"/>
          <w:noProof/>
          <w:szCs w:val="24"/>
        </w:rPr>
      </w:pPr>
      <w:r w:rsidRPr="00BC462D">
        <w:rPr>
          <w:rFonts w:cs="Times New Roman"/>
          <w:noProof/>
          <w:szCs w:val="24"/>
        </w:rPr>
        <w:t xml:space="preserve">TIKHONOV, and N, A. (1943). On the stability of inverse problems. Dokl. Akad. Nauk SSSR </w:t>
      </w:r>
      <w:r w:rsidRPr="00BC462D">
        <w:rPr>
          <w:rFonts w:cs="Times New Roman"/>
          <w:i/>
          <w:iCs/>
          <w:noProof/>
          <w:szCs w:val="24"/>
        </w:rPr>
        <w:t>39</w:t>
      </w:r>
      <w:r w:rsidRPr="00BC462D">
        <w:rPr>
          <w:rFonts w:cs="Times New Roman"/>
          <w:noProof/>
          <w:szCs w:val="24"/>
        </w:rPr>
        <w:t>, 195–198.</w:t>
      </w:r>
    </w:p>
    <w:p w14:paraId="204648E8" w14:textId="77777777" w:rsidR="00BC462D" w:rsidRPr="00BC462D" w:rsidRDefault="00BC462D" w:rsidP="00BC462D">
      <w:pPr>
        <w:widowControl w:val="0"/>
        <w:autoSpaceDE w:val="0"/>
        <w:autoSpaceDN w:val="0"/>
        <w:adjustRightInd w:val="0"/>
        <w:spacing w:before="100" w:after="100" w:line="240" w:lineRule="auto"/>
        <w:rPr>
          <w:rFonts w:cs="Times New Roman"/>
          <w:noProof/>
        </w:rPr>
      </w:pPr>
      <w:r w:rsidRPr="00BC462D">
        <w:rPr>
          <w:rFonts w:cs="Times New Roman"/>
          <w:noProof/>
          <w:szCs w:val="24"/>
        </w:rPr>
        <w:t xml:space="preserve">Vestergaard, B., and Hansen, S. (2006). Application of Bayesian analysis to indirect Fourier transformation in small-angle scattering. J. Appl. Crystallogr. </w:t>
      </w:r>
      <w:r w:rsidRPr="00BC462D">
        <w:rPr>
          <w:rFonts w:cs="Times New Roman"/>
          <w:i/>
          <w:iCs/>
          <w:noProof/>
          <w:szCs w:val="24"/>
        </w:rPr>
        <w:t>39</w:t>
      </w:r>
      <w:r w:rsidRPr="00BC462D">
        <w:rPr>
          <w:rFonts w:cs="Times New Roman"/>
          <w:noProof/>
          <w:szCs w:val="24"/>
        </w:rPr>
        <w:t>, 797–804.</w:t>
      </w:r>
    </w:p>
    <w:p w14:paraId="2E6F6C2A" w14:textId="79D5E23B" w:rsidR="00A20D1C" w:rsidRDefault="00BC462D"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lastRenderedPageBreak/>
        <w:t>A basic guideline in terms of the length for our Resource and Review articles is 8000-8500 words (including references and figure legends), and up to 7 display items (figures + tables). Further details can be found at: </w:t>
      </w:r>
      <w:hyperlink r:id="rId30"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1"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4995B600" w:rsidR="00264F8C" w:rsidRPr="00264F8C" w:rsidRDefault="00264F8C">
      <w:pPr>
        <w:pStyle w:val="CommentText"/>
        <w:rPr>
          <w:lang w:val="en-US"/>
        </w:rPr>
      </w:pPr>
      <w:r>
        <w:rPr>
          <w:rStyle w:val="CommentReference"/>
        </w:rPr>
        <w:annotationRef/>
      </w:r>
      <w:r>
        <w:rPr>
          <w:lang w:val="en-US"/>
        </w:rPr>
        <w:t>Acyu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0002AFF" w:usb1="4000ACFF" w:usb2="00000001" w:usb3="00000000" w:csb0="000001FF" w:csb1="00000000"/>
  </w:font>
  <w:font w:name="Arial">
    <w:panose1 w:val="020B0604020202020204"/>
    <w:charset w:val="CC"/>
    <w:family w:val="swiss"/>
    <w:pitch w:val="variable"/>
    <w:sig w:usb0="E0002AFF" w:usb1="C0007843" w:usb2="00000009" w:usb3="00000000" w:csb0="000001FF" w:csb1="00000000"/>
  </w:font>
  <w:font w:name="Times New Roman">
    <w:panose1 w:val="02020603050405020304"/>
    <w:charset w:val="CC"/>
    <w:family w:val="roman"/>
    <w:pitch w:val="variable"/>
    <w:sig w:usb0="E0002AFF" w:usb1="C0007843" w:usb2="00000009" w:usb3="00000000" w:csb0="000001FF"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qgUAT64fPywAAAA="/>
  </w:docVars>
  <w:rsids>
    <w:rsidRoot w:val="003B21EA"/>
    <w:rsid w:val="00002E80"/>
    <w:rsid w:val="000046D2"/>
    <w:rsid w:val="000060C4"/>
    <w:rsid w:val="00016ED2"/>
    <w:rsid w:val="00022516"/>
    <w:rsid w:val="00043739"/>
    <w:rsid w:val="00055D46"/>
    <w:rsid w:val="00067482"/>
    <w:rsid w:val="00075B23"/>
    <w:rsid w:val="00077F33"/>
    <w:rsid w:val="000801B1"/>
    <w:rsid w:val="000843D3"/>
    <w:rsid w:val="00086C92"/>
    <w:rsid w:val="00096D21"/>
    <w:rsid w:val="000A7EB3"/>
    <w:rsid w:val="000B5162"/>
    <w:rsid w:val="000C563D"/>
    <w:rsid w:val="000C6D2A"/>
    <w:rsid w:val="000D13DC"/>
    <w:rsid w:val="000D44A5"/>
    <w:rsid w:val="000D4A65"/>
    <w:rsid w:val="000E0F0E"/>
    <w:rsid w:val="000E282E"/>
    <w:rsid w:val="00114C73"/>
    <w:rsid w:val="00122381"/>
    <w:rsid w:val="00122AC4"/>
    <w:rsid w:val="00130E73"/>
    <w:rsid w:val="00132F0F"/>
    <w:rsid w:val="00136B96"/>
    <w:rsid w:val="00141FBE"/>
    <w:rsid w:val="00142B7A"/>
    <w:rsid w:val="001543AD"/>
    <w:rsid w:val="00161CE9"/>
    <w:rsid w:val="00162B24"/>
    <w:rsid w:val="00163184"/>
    <w:rsid w:val="00163B21"/>
    <w:rsid w:val="00185F5A"/>
    <w:rsid w:val="0019658C"/>
    <w:rsid w:val="001A0C4B"/>
    <w:rsid w:val="001A412B"/>
    <w:rsid w:val="001B0C08"/>
    <w:rsid w:val="001E120E"/>
    <w:rsid w:val="001E579E"/>
    <w:rsid w:val="001F0519"/>
    <w:rsid w:val="0020776E"/>
    <w:rsid w:val="0021116F"/>
    <w:rsid w:val="002232C3"/>
    <w:rsid w:val="002244AF"/>
    <w:rsid w:val="00231254"/>
    <w:rsid w:val="002373AB"/>
    <w:rsid w:val="00253268"/>
    <w:rsid w:val="00253EF3"/>
    <w:rsid w:val="002607F1"/>
    <w:rsid w:val="0026163D"/>
    <w:rsid w:val="00264F8C"/>
    <w:rsid w:val="00267DA8"/>
    <w:rsid w:val="0027728B"/>
    <w:rsid w:val="00284D40"/>
    <w:rsid w:val="002A59A2"/>
    <w:rsid w:val="002A7978"/>
    <w:rsid w:val="002A7CC9"/>
    <w:rsid w:val="002B12DB"/>
    <w:rsid w:val="002C0646"/>
    <w:rsid w:val="002C102E"/>
    <w:rsid w:val="002D4DDA"/>
    <w:rsid w:val="002D5774"/>
    <w:rsid w:val="002D69D6"/>
    <w:rsid w:val="002E26FF"/>
    <w:rsid w:val="002E3E3F"/>
    <w:rsid w:val="002F1D2A"/>
    <w:rsid w:val="0031340E"/>
    <w:rsid w:val="0031488A"/>
    <w:rsid w:val="00325E4C"/>
    <w:rsid w:val="0033236E"/>
    <w:rsid w:val="003374B5"/>
    <w:rsid w:val="0035184B"/>
    <w:rsid w:val="00356136"/>
    <w:rsid w:val="003666C3"/>
    <w:rsid w:val="003679DF"/>
    <w:rsid w:val="00375F1D"/>
    <w:rsid w:val="003B21EA"/>
    <w:rsid w:val="003B3F3C"/>
    <w:rsid w:val="003D3BE3"/>
    <w:rsid w:val="004168CD"/>
    <w:rsid w:val="0042622C"/>
    <w:rsid w:val="004372F5"/>
    <w:rsid w:val="00437454"/>
    <w:rsid w:val="00445FCE"/>
    <w:rsid w:val="00447045"/>
    <w:rsid w:val="00460D9B"/>
    <w:rsid w:val="00461905"/>
    <w:rsid w:val="004A791B"/>
    <w:rsid w:val="004C06B9"/>
    <w:rsid w:val="004D383F"/>
    <w:rsid w:val="004E0DA8"/>
    <w:rsid w:val="004E5B32"/>
    <w:rsid w:val="004F2853"/>
    <w:rsid w:val="004F2EA5"/>
    <w:rsid w:val="005126DC"/>
    <w:rsid w:val="005208A3"/>
    <w:rsid w:val="005214EC"/>
    <w:rsid w:val="005409E5"/>
    <w:rsid w:val="0054449B"/>
    <w:rsid w:val="005460D7"/>
    <w:rsid w:val="00566C92"/>
    <w:rsid w:val="00571B9C"/>
    <w:rsid w:val="005724D0"/>
    <w:rsid w:val="005771CF"/>
    <w:rsid w:val="00585CF2"/>
    <w:rsid w:val="00587E6E"/>
    <w:rsid w:val="005B5AAE"/>
    <w:rsid w:val="005C2982"/>
    <w:rsid w:val="005C5BBB"/>
    <w:rsid w:val="005E2109"/>
    <w:rsid w:val="005E31F2"/>
    <w:rsid w:val="0060197A"/>
    <w:rsid w:val="006103E8"/>
    <w:rsid w:val="0061567A"/>
    <w:rsid w:val="00616D13"/>
    <w:rsid w:val="006252E4"/>
    <w:rsid w:val="00630C02"/>
    <w:rsid w:val="00634F10"/>
    <w:rsid w:val="00635D9C"/>
    <w:rsid w:val="00636F9C"/>
    <w:rsid w:val="00643E3F"/>
    <w:rsid w:val="006529DA"/>
    <w:rsid w:val="00660560"/>
    <w:rsid w:val="00690F97"/>
    <w:rsid w:val="006944F6"/>
    <w:rsid w:val="006A2A39"/>
    <w:rsid w:val="006B51F8"/>
    <w:rsid w:val="006C3333"/>
    <w:rsid w:val="006C6020"/>
    <w:rsid w:val="006C7DFA"/>
    <w:rsid w:val="006D3372"/>
    <w:rsid w:val="006E0B6A"/>
    <w:rsid w:val="006E2D2A"/>
    <w:rsid w:val="006E31E3"/>
    <w:rsid w:val="006E7AF1"/>
    <w:rsid w:val="006F1811"/>
    <w:rsid w:val="00710ACD"/>
    <w:rsid w:val="00715D3C"/>
    <w:rsid w:val="00731BD6"/>
    <w:rsid w:val="00735173"/>
    <w:rsid w:val="00740202"/>
    <w:rsid w:val="00742400"/>
    <w:rsid w:val="007609B6"/>
    <w:rsid w:val="007636CE"/>
    <w:rsid w:val="00775752"/>
    <w:rsid w:val="007862D8"/>
    <w:rsid w:val="00790DB2"/>
    <w:rsid w:val="007A02F7"/>
    <w:rsid w:val="007A7B7C"/>
    <w:rsid w:val="007B7A57"/>
    <w:rsid w:val="007C1A8C"/>
    <w:rsid w:val="007E7B95"/>
    <w:rsid w:val="007F1DC5"/>
    <w:rsid w:val="007F4346"/>
    <w:rsid w:val="007F6083"/>
    <w:rsid w:val="007F7B16"/>
    <w:rsid w:val="00801C1F"/>
    <w:rsid w:val="008076A8"/>
    <w:rsid w:val="00816DA2"/>
    <w:rsid w:val="0082750A"/>
    <w:rsid w:val="00833F8B"/>
    <w:rsid w:val="008624BF"/>
    <w:rsid w:val="00865286"/>
    <w:rsid w:val="0087362A"/>
    <w:rsid w:val="00874B46"/>
    <w:rsid w:val="00874EE2"/>
    <w:rsid w:val="00877594"/>
    <w:rsid w:val="00880815"/>
    <w:rsid w:val="008819A7"/>
    <w:rsid w:val="00882BD1"/>
    <w:rsid w:val="00887262"/>
    <w:rsid w:val="008A1717"/>
    <w:rsid w:val="008A42D2"/>
    <w:rsid w:val="008B2AAA"/>
    <w:rsid w:val="008C79E7"/>
    <w:rsid w:val="008D0152"/>
    <w:rsid w:val="008F1D75"/>
    <w:rsid w:val="008F6548"/>
    <w:rsid w:val="00902697"/>
    <w:rsid w:val="00904B02"/>
    <w:rsid w:val="00912E7B"/>
    <w:rsid w:val="0092526D"/>
    <w:rsid w:val="009426AA"/>
    <w:rsid w:val="0094762D"/>
    <w:rsid w:val="0096674E"/>
    <w:rsid w:val="0097414E"/>
    <w:rsid w:val="009807BD"/>
    <w:rsid w:val="0099018B"/>
    <w:rsid w:val="009A67FA"/>
    <w:rsid w:val="009B34EB"/>
    <w:rsid w:val="009C2A38"/>
    <w:rsid w:val="009D16DB"/>
    <w:rsid w:val="009D5975"/>
    <w:rsid w:val="009D7113"/>
    <w:rsid w:val="00A0149F"/>
    <w:rsid w:val="00A109E9"/>
    <w:rsid w:val="00A10FC2"/>
    <w:rsid w:val="00A17528"/>
    <w:rsid w:val="00A17BC8"/>
    <w:rsid w:val="00A20D1C"/>
    <w:rsid w:val="00A24AED"/>
    <w:rsid w:val="00A26A50"/>
    <w:rsid w:val="00A26F09"/>
    <w:rsid w:val="00A34AD2"/>
    <w:rsid w:val="00A4529F"/>
    <w:rsid w:val="00A51B4D"/>
    <w:rsid w:val="00A53422"/>
    <w:rsid w:val="00A70FB4"/>
    <w:rsid w:val="00A727C9"/>
    <w:rsid w:val="00A73427"/>
    <w:rsid w:val="00A75FAC"/>
    <w:rsid w:val="00A76677"/>
    <w:rsid w:val="00A832BA"/>
    <w:rsid w:val="00A834CB"/>
    <w:rsid w:val="00AC1517"/>
    <w:rsid w:val="00AD38F7"/>
    <w:rsid w:val="00AE3C79"/>
    <w:rsid w:val="00AF2D5E"/>
    <w:rsid w:val="00B02FA3"/>
    <w:rsid w:val="00B110C0"/>
    <w:rsid w:val="00B2166F"/>
    <w:rsid w:val="00B34046"/>
    <w:rsid w:val="00B359C6"/>
    <w:rsid w:val="00B5170E"/>
    <w:rsid w:val="00B606D3"/>
    <w:rsid w:val="00B61C86"/>
    <w:rsid w:val="00B729EA"/>
    <w:rsid w:val="00B73581"/>
    <w:rsid w:val="00B80021"/>
    <w:rsid w:val="00B831CA"/>
    <w:rsid w:val="00B9008E"/>
    <w:rsid w:val="00B94309"/>
    <w:rsid w:val="00BB0EC6"/>
    <w:rsid w:val="00BC462D"/>
    <w:rsid w:val="00BD589F"/>
    <w:rsid w:val="00BE2AE0"/>
    <w:rsid w:val="00BE52EC"/>
    <w:rsid w:val="00BE7317"/>
    <w:rsid w:val="00BF1AED"/>
    <w:rsid w:val="00C011FB"/>
    <w:rsid w:val="00C05551"/>
    <w:rsid w:val="00C12BAB"/>
    <w:rsid w:val="00C20B7D"/>
    <w:rsid w:val="00C22D53"/>
    <w:rsid w:val="00C23573"/>
    <w:rsid w:val="00C36BB5"/>
    <w:rsid w:val="00C45E7D"/>
    <w:rsid w:val="00C628A5"/>
    <w:rsid w:val="00C63365"/>
    <w:rsid w:val="00C64A50"/>
    <w:rsid w:val="00C65AC7"/>
    <w:rsid w:val="00C71AA0"/>
    <w:rsid w:val="00C771E4"/>
    <w:rsid w:val="00C85AD7"/>
    <w:rsid w:val="00CA0FC4"/>
    <w:rsid w:val="00CA3BD8"/>
    <w:rsid w:val="00CB1A60"/>
    <w:rsid w:val="00CC70AA"/>
    <w:rsid w:val="00CF1021"/>
    <w:rsid w:val="00CF180B"/>
    <w:rsid w:val="00CF54EA"/>
    <w:rsid w:val="00CF7FDE"/>
    <w:rsid w:val="00D07035"/>
    <w:rsid w:val="00D10AD6"/>
    <w:rsid w:val="00D11EDF"/>
    <w:rsid w:val="00D16E6A"/>
    <w:rsid w:val="00D50857"/>
    <w:rsid w:val="00D5788D"/>
    <w:rsid w:val="00D62E6C"/>
    <w:rsid w:val="00D64114"/>
    <w:rsid w:val="00D64A3F"/>
    <w:rsid w:val="00D746F4"/>
    <w:rsid w:val="00D74A2A"/>
    <w:rsid w:val="00D81BAE"/>
    <w:rsid w:val="00D85E91"/>
    <w:rsid w:val="00D91490"/>
    <w:rsid w:val="00D918CA"/>
    <w:rsid w:val="00D9532B"/>
    <w:rsid w:val="00DA3AC0"/>
    <w:rsid w:val="00DA6FD1"/>
    <w:rsid w:val="00DC059F"/>
    <w:rsid w:val="00DC4DC1"/>
    <w:rsid w:val="00DD14CA"/>
    <w:rsid w:val="00DD7C5E"/>
    <w:rsid w:val="00DE185F"/>
    <w:rsid w:val="00DE660C"/>
    <w:rsid w:val="00DF3B87"/>
    <w:rsid w:val="00DF42B6"/>
    <w:rsid w:val="00DF68F4"/>
    <w:rsid w:val="00E01A52"/>
    <w:rsid w:val="00E0604F"/>
    <w:rsid w:val="00E40D4E"/>
    <w:rsid w:val="00E42B96"/>
    <w:rsid w:val="00E516BF"/>
    <w:rsid w:val="00E52191"/>
    <w:rsid w:val="00E52B67"/>
    <w:rsid w:val="00E618D8"/>
    <w:rsid w:val="00E75224"/>
    <w:rsid w:val="00E76F33"/>
    <w:rsid w:val="00E87280"/>
    <w:rsid w:val="00E91CB8"/>
    <w:rsid w:val="00E970ED"/>
    <w:rsid w:val="00EA7A42"/>
    <w:rsid w:val="00EC6A48"/>
    <w:rsid w:val="00ED2F7B"/>
    <w:rsid w:val="00EE535E"/>
    <w:rsid w:val="00EE747F"/>
    <w:rsid w:val="00EF1834"/>
    <w:rsid w:val="00EF1C02"/>
    <w:rsid w:val="00EF7950"/>
    <w:rsid w:val="00F13351"/>
    <w:rsid w:val="00F13B1F"/>
    <w:rsid w:val="00F175AF"/>
    <w:rsid w:val="00F2100A"/>
    <w:rsid w:val="00F21C69"/>
    <w:rsid w:val="00F324EE"/>
    <w:rsid w:val="00F32A05"/>
    <w:rsid w:val="00F34742"/>
    <w:rsid w:val="00F54C07"/>
    <w:rsid w:val="00F754BB"/>
    <w:rsid w:val="00F77F05"/>
    <w:rsid w:val="00F81717"/>
    <w:rsid w:val="00F846BB"/>
    <w:rsid w:val="00F85837"/>
    <w:rsid w:val="00FA1D59"/>
    <w:rsid w:val="00FA20DE"/>
    <w:rsid w:val="00FA7701"/>
    <w:rsid w:val="00FB7C5B"/>
    <w:rsid w:val="00FC13FB"/>
    <w:rsid w:val="00FC67F5"/>
    <w:rsid w:val="00FC6BB9"/>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chart" Target="charts/chart2.xml"/><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ndbserver.rutgers.edu/" TargetMode="External"/><Relationship Id="rId20" Type="http://schemas.openxmlformats.org/officeDocument/2006/relationships/image" Target="media/image8.pn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chart" Target="charts/chart1.xml"/><Relationship Id="rId32" Type="http://schemas.openxmlformats.org/officeDocument/2006/relationships/fontTable" Target="fontTable.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yperlink" Target="https://www.editorialmanager.com/structure/default.aspx" TargetMode="Externa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hyperlink" Target="https://www.cell.com/structure/article-types" TargetMode="Externa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4E16-4636-A465-C5B345385809}"/>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4E16-4636-A465-C5B345385809}"/>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4E16-4636-A465-C5B345385809}"/>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4E16-4636-A465-C5B345385809}"/>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4E16-4636-A465-C5B345385809}"/>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4E16-4636-A465-C5B345385809}"/>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C1AB-4177-BE5D-6CC34576EA5B}"/>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C1AB-4177-BE5D-6CC34576EA5B}"/>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C1AB-4177-BE5D-6CC34576EA5B}"/>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0CD355-9CF5-4E04-992C-0C391F0D8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1</TotalTime>
  <Pages>15</Pages>
  <Words>15097</Words>
  <Characters>86057</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316</cp:revision>
  <dcterms:created xsi:type="dcterms:W3CDTF">2020-05-05T09:54:00Z</dcterms:created>
  <dcterms:modified xsi:type="dcterms:W3CDTF">2021-07-09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